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04DC618" w14:textId="77777777" w:rsidR="00F636A8" w:rsidRPr="00F636A8" w:rsidRDefault="00F636A8" w:rsidP="00F636A8">
      <w:pPr>
        <w:jc w:val="center"/>
        <w:rPr>
          <w:b/>
          <w:sz w:val="28"/>
          <w:szCs w:val="28"/>
        </w:rPr>
      </w:pPr>
      <w:r w:rsidRPr="00F636A8">
        <w:rPr>
          <w:b/>
          <w:sz w:val="28"/>
          <w:szCs w:val="28"/>
        </w:rPr>
        <w:t>PEMBANGUNAN WEBSITE PENJUALAN KARYA SENIMAN</w:t>
      </w:r>
    </w:p>
    <w:p w14:paraId="47B94D38" w14:textId="77777777" w:rsidR="00F636A8" w:rsidRDefault="00F636A8" w:rsidP="00F636A8">
      <w:pPr>
        <w:jc w:val="center"/>
        <w:rPr>
          <w:b/>
          <w:sz w:val="28"/>
          <w:szCs w:val="28"/>
        </w:rPr>
      </w:pPr>
      <w:r w:rsidRPr="00F636A8">
        <w:rPr>
          <w:b/>
          <w:sz w:val="28"/>
          <w:szCs w:val="28"/>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7F0F9EA4"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lang w:val="id-ID" w:eastAsia="id-ID"/>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0809812"/>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374BF49D" w14:textId="77777777" w:rsidR="00CB144B" w:rsidRPr="00CB144B" w:rsidRDefault="00CB144B" w:rsidP="00CB144B">
      <w:pPr>
        <w:jc w:val="center"/>
        <w:rPr>
          <w:b/>
        </w:rPr>
      </w:pPr>
      <w:r w:rsidRPr="00CB144B">
        <w:rPr>
          <w:b/>
        </w:rPr>
        <w:t>PEMBANGUNAN WEBSITE PENJUALAN KARYA SENIMAN</w:t>
      </w:r>
    </w:p>
    <w:p w14:paraId="1DCFB45F" w14:textId="77777777" w:rsidR="00CB144B" w:rsidRDefault="00CB144B" w:rsidP="00CB144B">
      <w:pPr>
        <w:jc w:val="center"/>
        <w:rPr>
          <w:b/>
        </w:rPr>
      </w:pPr>
      <w:r w:rsidRPr="00CB144B">
        <w:rPr>
          <w:b/>
        </w:rPr>
        <w:t xml:space="preserve">INDONESIA PADA PT. BUDI DIGDAYA BERKAH SANTOSA </w:t>
      </w:r>
    </w:p>
    <w:p w14:paraId="4B89014F" w14:textId="76906DC2" w:rsidR="009E3B5B" w:rsidRPr="006F665C" w:rsidRDefault="009E3B5B" w:rsidP="00CB144B">
      <w:pPr>
        <w:jc w:val="center"/>
      </w:pPr>
      <w:r w:rsidRPr="006F665C">
        <w:t>Oleh:</w:t>
      </w:r>
    </w:p>
    <w:p w14:paraId="620412DB" w14:textId="77777777" w:rsidR="009E3B5B" w:rsidRPr="006F665C" w:rsidRDefault="009E3B5B" w:rsidP="009E3B5B">
      <w:pPr>
        <w:jc w:val="center"/>
      </w:pPr>
      <w:r w:rsidRPr="006F665C">
        <w:rPr>
          <w:noProof/>
          <w:lang w:val="id-ID" w:eastAsia="id-ID"/>
        </w:rPr>
        <mc:AlternateContent>
          <mc:Choice Requires="wps">
            <w:drawing>
              <wp:anchor distT="45720" distB="45720" distL="114300" distR="114300" simplePos="0" relativeHeight="251660288" behindDoc="0" locked="0" layoutInCell="1" allowOverlap="1" wp14:anchorId="1D586DCB" wp14:editId="6478BC57">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77777777" w:rsidR="00DC6877" w:rsidRPr="00817F7F" w:rsidRDefault="00DC6877" w:rsidP="009E3B5B">
                            <w:pPr>
                              <w:jc w:val="center"/>
                              <w:rPr>
                                <w:i/>
                              </w:rPr>
                            </w:pPr>
                            <w:r w:rsidRPr="00817F7F">
                              <w:rPr>
                                <w:i/>
                              </w:rPr>
                              <w:t>Photo</w:t>
                            </w:r>
                          </w:p>
                          <w:p w14:paraId="72100948" w14:textId="77777777"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77777777" w:rsidR="00DC6877" w:rsidRPr="00817F7F" w:rsidRDefault="00DC6877" w:rsidP="009E3B5B">
                      <w:pPr>
                        <w:jc w:val="center"/>
                        <w:rPr>
                          <w:i/>
                        </w:rPr>
                      </w:pPr>
                      <w:r w:rsidRPr="00817F7F">
                        <w:rPr>
                          <w:i/>
                        </w:rPr>
                        <w:t>Photo</w:t>
                      </w:r>
                    </w:p>
                    <w:p w14:paraId="72100948" w14:textId="77777777" w:rsidR="00DC6877" w:rsidRPr="00817F7F" w:rsidRDefault="00DC6877" w:rsidP="009E3B5B">
                      <w:pPr>
                        <w:jc w:val="center"/>
                        <w:rPr>
                          <w:i/>
                        </w:rPr>
                      </w:pPr>
                      <w:r w:rsidRPr="00817F7F">
                        <w:rPr>
                          <w:i/>
                        </w:rPr>
                        <w:t>Resmi</w:t>
                      </w:r>
                    </w:p>
                    <w:p w14:paraId="6C40F834" w14:textId="77777777"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D6E2"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lang w:val="id-ID" w:eastAsia="id-ID"/>
        </w:rPr>
        <mc:AlternateContent>
          <mc:Choice Requires="wps">
            <w:drawing>
              <wp:anchor distT="45720" distB="45720" distL="114300" distR="114300" simplePos="0" relativeHeight="251659264" behindDoc="0" locked="0" layoutInCell="1" allowOverlap="1" wp14:anchorId="54D597DD" wp14:editId="212FE988">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7777777" w:rsidR="00DC6877" w:rsidRPr="00817F7F" w:rsidRDefault="00DC6877" w:rsidP="009E3B5B">
                            <w:pPr>
                              <w:jc w:val="center"/>
                              <w:rPr>
                                <w:i/>
                              </w:rPr>
                            </w:pPr>
                            <w:r w:rsidRPr="00817F7F">
                              <w:rPr>
                                <w:i/>
                              </w:rPr>
                              <w:t>Photo</w:t>
                            </w:r>
                          </w:p>
                          <w:p w14:paraId="21B94D65" w14:textId="77777777" w:rsidR="00DC6877" w:rsidRPr="00817F7F" w:rsidRDefault="00DC6877" w:rsidP="009E3B5B">
                            <w:pPr>
                              <w:jc w:val="center"/>
                              <w:rPr>
                                <w:i/>
                              </w:rPr>
                            </w:pPr>
                            <w:r w:rsidRPr="00817F7F">
                              <w:rPr>
                                <w:i/>
                              </w:rPr>
                              <w:t>Resmi</w:t>
                            </w:r>
                          </w:p>
                          <w:p w14:paraId="5CDAF215" w14:textId="77777777" w:rsidR="00DC6877" w:rsidRPr="00817F7F" w:rsidRDefault="00DC6877"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7777777" w:rsidR="00DC6877" w:rsidRPr="00817F7F" w:rsidRDefault="00DC6877" w:rsidP="009E3B5B">
                      <w:pPr>
                        <w:jc w:val="center"/>
                        <w:rPr>
                          <w:i/>
                        </w:rPr>
                      </w:pPr>
                      <w:r w:rsidRPr="00817F7F">
                        <w:rPr>
                          <w:i/>
                        </w:rPr>
                        <w:t>Photo</w:t>
                      </w:r>
                    </w:p>
                    <w:p w14:paraId="21B94D65" w14:textId="77777777" w:rsidR="00DC6877" w:rsidRPr="00817F7F" w:rsidRDefault="00DC6877" w:rsidP="009E3B5B">
                      <w:pPr>
                        <w:jc w:val="center"/>
                        <w:rPr>
                          <w:i/>
                        </w:rPr>
                      </w:pPr>
                      <w:r w:rsidRPr="00817F7F">
                        <w:rPr>
                          <w:i/>
                        </w:rPr>
                        <w:t>Resmi</w:t>
                      </w:r>
                    </w:p>
                    <w:p w14:paraId="5CDAF215" w14:textId="77777777" w:rsidR="00DC6877" w:rsidRPr="00817F7F" w:rsidRDefault="00DC6877" w:rsidP="009E3B5B">
                      <w:pPr>
                        <w:jc w:val="center"/>
                        <w:rPr>
                          <w:i/>
                        </w:rPr>
                      </w:pPr>
                      <w:r w:rsidRPr="00817F7F">
                        <w:rPr>
                          <w:i/>
                        </w:rPr>
                        <w:t>Ukuran 3x4</w:t>
                      </w:r>
                    </w:p>
                  </w:txbxContent>
                </v:textbox>
                <w10:wrap type="square"/>
              </v:shape>
            </w:pict>
          </mc:Fallback>
        </mc:AlternateContent>
      </w:r>
      <w:r w:rsidRPr="006F665C">
        <w:rPr>
          <w:noProof/>
          <w:lang w:val="id-ID" w:eastAsia="id-ID"/>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A5D1B9"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77777777" w:rsidR="009E3B5B" w:rsidRPr="006F665C" w:rsidRDefault="009E3B5B" w:rsidP="009E3B5B">
      <w:pPr>
        <w:jc w:val="center"/>
      </w:pPr>
    </w:p>
    <w:p w14:paraId="2A7F6E77" w14:textId="77777777" w:rsidR="009E3B5B" w:rsidRPr="006F665C" w:rsidRDefault="009E3B5B" w:rsidP="009E3B5B"/>
    <w:p w14:paraId="75BD8DB0" w14:textId="77777777"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lang w:val="id-ID" w:eastAsia="id-ID"/>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DC6877" w:rsidRPr="00666DC7" w:rsidRDefault="00CB144B" w:rsidP="009E3B5B">
                      <w:pPr>
                        <w:jc w:val="center"/>
                      </w:pPr>
                      <w:r>
                        <w:rPr>
                          <w:b/>
                        </w:rPr>
                        <w:t>Devita Dwitama Putri Baron</w:t>
                      </w:r>
                    </w:p>
                    <w:p w14:paraId="532DCF34" w14:textId="1EAF2124" w:rsidR="00DC6877" w:rsidRPr="00292C69" w:rsidRDefault="00DC6877" w:rsidP="009E3B5B">
                      <w:pPr>
                        <w:jc w:val="center"/>
                        <w:rPr>
                          <w:lang w:val="id-ID"/>
                        </w:rPr>
                      </w:pPr>
                      <w:r>
                        <w:t>NIM: 3411.1</w:t>
                      </w:r>
                      <w:r w:rsidR="00666DC7">
                        <w:t>8</w:t>
                      </w:r>
                      <w:r>
                        <w:t>.1</w:t>
                      </w:r>
                      <w:r w:rsidR="00C47848">
                        <w:t>1</w:t>
                      </w:r>
                      <w:r w:rsidR="00CB144B">
                        <w:t>36</w:t>
                      </w:r>
                    </w:p>
                  </w:txbxContent>
                </v:textbox>
                <w10:wrap type="square" anchorx="margin"/>
              </v:shape>
            </w:pict>
          </mc:Fallback>
        </mc:AlternateContent>
      </w:r>
      <w:r w:rsidR="009E3B5B" w:rsidRPr="006F665C">
        <w:rPr>
          <w:noProof/>
          <w:lang w:val="id-ID" w:eastAsia="id-ID"/>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CB144B" w:rsidRDefault="00CB144B" w:rsidP="009E3B5B">
                      <w:pPr>
                        <w:jc w:val="center"/>
                        <w:rPr>
                          <w:b/>
                        </w:rPr>
                      </w:pPr>
                      <w:r w:rsidRPr="00CB144B">
                        <w:rPr>
                          <w:b/>
                        </w:rPr>
                        <w:t xml:space="preserve">Indiarto Aji Begawan </w:t>
                      </w:r>
                    </w:p>
                    <w:p w14:paraId="5DA7DDED" w14:textId="359CD8CF" w:rsidR="00DC6877" w:rsidRPr="00793559" w:rsidRDefault="00DC6877" w:rsidP="009E3B5B">
                      <w:pPr>
                        <w:jc w:val="center"/>
                      </w:pPr>
                      <w:r>
                        <w:t>NIM:</w:t>
                      </w:r>
                      <w:r w:rsidR="00CB144B">
                        <w:t xml:space="preserve"> </w:t>
                      </w:r>
                      <w:r w:rsidR="00CB144B"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lang w:val="id-ID" w:eastAsia="id-ID"/>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DC6877" w:rsidRDefault="00DC6877" w:rsidP="009E3B5B">
                      <w:pPr>
                        <w:spacing w:line="480" w:lineRule="auto"/>
                        <w:jc w:val="center"/>
                        <w:rPr>
                          <w:b/>
                          <w:lang w:val="id-ID"/>
                        </w:rPr>
                      </w:pPr>
                      <w:r w:rsidRPr="00B24CC6">
                        <w:rPr>
                          <w:b/>
                        </w:rPr>
                        <w:t>Diketahui,</w:t>
                      </w:r>
                    </w:p>
                    <w:p w14:paraId="20F6C007" w14:textId="77777777" w:rsidR="00DC6877" w:rsidRPr="00E16D5A" w:rsidRDefault="00DC6877" w:rsidP="009E3B5B">
                      <w:pPr>
                        <w:spacing w:line="480" w:lineRule="auto"/>
                        <w:jc w:val="center"/>
                        <w:rPr>
                          <w:b/>
                        </w:rPr>
                      </w:pPr>
                      <w:r>
                        <w:t>Ka. Program Studi Informatika</w:t>
                      </w:r>
                    </w:p>
                    <w:p w14:paraId="353199A5"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DC6877" w:rsidRDefault="00DC6877" w:rsidP="009E3B5B">
                      <w:pPr>
                        <w:spacing w:line="240" w:lineRule="auto"/>
                        <w:jc w:val="center"/>
                        <w:rPr>
                          <w:color w:val="D9D9D9" w:themeColor="background1" w:themeShade="D9"/>
                        </w:rPr>
                      </w:pPr>
                    </w:p>
                    <w:p w14:paraId="14023869" w14:textId="77777777" w:rsidR="00DC6877" w:rsidRPr="003C0C32" w:rsidRDefault="00DC6877"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DC6877" w:rsidRPr="000E5262" w:rsidRDefault="00DC6877"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lang w:val="id-ID" w:eastAsia="id-ID"/>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DC6877" w:rsidRDefault="00DC6877" w:rsidP="009E3B5B">
                      <w:pPr>
                        <w:spacing w:line="240" w:lineRule="auto"/>
                        <w:jc w:val="center"/>
                      </w:pPr>
                      <w:r>
                        <w:t>Dosen Pembimbing</w:t>
                      </w:r>
                    </w:p>
                    <w:p w14:paraId="01FE4D90" w14:textId="77777777" w:rsidR="00DC6877" w:rsidRDefault="00DC6877" w:rsidP="009E3B5B">
                      <w:pPr>
                        <w:spacing w:line="240" w:lineRule="auto"/>
                        <w:jc w:val="center"/>
                      </w:pPr>
                      <w:r>
                        <w:t>Penelitian Kerja Praktik</w:t>
                      </w:r>
                    </w:p>
                    <w:p w14:paraId="13F23C98" w14:textId="77777777" w:rsidR="00DC6877" w:rsidRDefault="00DC6877" w:rsidP="009E3B5B">
                      <w:pPr>
                        <w:spacing w:line="240" w:lineRule="auto"/>
                        <w:jc w:val="center"/>
                      </w:pPr>
                    </w:p>
                    <w:p w14:paraId="4F0B5E4C"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DC6877" w:rsidRDefault="00DC6877" w:rsidP="009E3B5B">
                      <w:pPr>
                        <w:spacing w:line="240" w:lineRule="auto"/>
                        <w:jc w:val="center"/>
                        <w:rPr>
                          <w:color w:val="D9D9D9" w:themeColor="background1" w:themeShade="D9"/>
                        </w:rPr>
                      </w:pPr>
                    </w:p>
                    <w:p w14:paraId="6C541EAA" w14:textId="77777777" w:rsidR="00CB144B" w:rsidRDefault="00CB144B"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DC6877" w:rsidRPr="000E5262" w:rsidRDefault="00CB144B" w:rsidP="009E3B5B">
                      <w:pPr>
                        <w:spacing w:line="240" w:lineRule="auto"/>
                        <w:jc w:val="center"/>
                        <w:rPr>
                          <w:color w:val="000000" w:themeColor="text1"/>
                          <w:lang w:val="id-ID"/>
                        </w:rPr>
                      </w:pPr>
                      <w:r w:rsidRPr="00CB144B">
                        <w:rPr>
                          <w:color w:val="000000" w:themeColor="text1"/>
                        </w:rPr>
                        <w:t>NID. 4121 670 79</w:t>
                      </w:r>
                    </w:p>
                    <w:p w14:paraId="2DA7EA81" w14:textId="77777777" w:rsidR="00DC6877" w:rsidRPr="00817F7F" w:rsidRDefault="00DC6877" w:rsidP="009E3B5B">
                      <w:pPr>
                        <w:spacing w:line="240" w:lineRule="auto"/>
                        <w:jc w:val="center"/>
                      </w:pPr>
                    </w:p>
                  </w:txbxContent>
                </v:textbox>
                <w10:wrap anchorx="margin"/>
              </v:shape>
            </w:pict>
          </mc:Fallback>
        </mc:AlternateContent>
      </w:r>
      <w:r w:rsidR="009E3B5B" w:rsidRPr="006F665C">
        <w:rPr>
          <w:noProof/>
          <w:lang w:val="id-ID" w:eastAsia="id-ID"/>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DC6877" w:rsidRDefault="00DC6877" w:rsidP="009E3B5B">
                      <w:pPr>
                        <w:spacing w:line="240" w:lineRule="auto"/>
                        <w:jc w:val="center"/>
                      </w:pPr>
                      <w:r>
                        <w:t>Pembimbing Lapangan</w:t>
                      </w:r>
                    </w:p>
                    <w:p w14:paraId="165E4C75" w14:textId="77777777" w:rsidR="00DC6877" w:rsidRDefault="00DC6877" w:rsidP="009E3B5B">
                      <w:pPr>
                        <w:spacing w:line="240" w:lineRule="auto"/>
                        <w:jc w:val="center"/>
                      </w:pPr>
                    </w:p>
                    <w:p w14:paraId="3AA7D25C" w14:textId="77777777" w:rsidR="00DC6877" w:rsidRDefault="00DC6877" w:rsidP="009E3B5B">
                      <w:pPr>
                        <w:spacing w:line="240" w:lineRule="auto"/>
                        <w:jc w:val="center"/>
                      </w:pPr>
                    </w:p>
                    <w:p w14:paraId="533DF38E" w14:textId="77777777" w:rsidR="00DC6877" w:rsidRPr="00F4052B" w:rsidRDefault="00DC6877"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DC6877" w:rsidRDefault="00DC6877" w:rsidP="009E3B5B">
                      <w:pPr>
                        <w:spacing w:line="240" w:lineRule="auto"/>
                        <w:rPr>
                          <w:u w:val="single"/>
                          <w:lang w:val="id-ID"/>
                        </w:rPr>
                      </w:pPr>
                    </w:p>
                    <w:p w14:paraId="6CB60C4B" w14:textId="1577C26B" w:rsidR="00DC6877" w:rsidRPr="009E3B5B" w:rsidRDefault="00CB144B" w:rsidP="009E3B5B">
                      <w:pPr>
                        <w:spacing w:line="240" w:lineRule="auto"/>
                        <w:jc w:val="center"/>
                        <w:rPr>
                          <w:u w:val="single"/>
                        </w:rPr>
                      </w:pPr>
                      <w:r>
                        <w:rPr>
                          <w:u w:val="single"/>
                        </w:rPr>
                        <w:t>Dewi Rachmawati</w:t>
                      </w:r>
                      <w:r w:rsidR="00DC6877">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0"/>
          <w:footerReference w:type="default" r:id="rId11"/>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lang w:val="id-ID" w:eastAsia="id-ID"/>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0809813"/>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274A89">
      <w:pPr>
        <w:jc w:val="center"/>
        <w:rPr>
          <w:rFonts w:eastAsia="Calibri"/>
          <w:lang w:val="id-ID"/>
        </w:rPr>
      </w:pPr>
    </w:p>
    <w:p w14:paraId="2D7916E2" w14:textId="77777777" w:rsidR="00274A89" w:rsidRPr="00274A89" w:rsidRDefault="00274A89" w:rsidP="00274A89">
      <w:pPr>
        <w:jc w:val="center"/>
        <w:rPr>
          <w:b/>
        </w:rPr>
      </w:pPr>
      <w:r w:rsidRPr="00274A89">
        <w:rPr>
          <w:b/>
        </w:rPr>
        <w:t>PEMBANGUNAN WEBSITE PENJUALAN KARYA SENIMAN</w:t>
      </w:r>
    </w:p>
    <w:p w14:paraId="196FAAB4" w14:textId="6E6C12F7" w:rsidR="00274A89" w:rsidRPr="00274A89" w:rsidRDefault="00274A89" w:rsidP="00274A89">
      <w:pPr>
        <w:jc w:val="center"/>
        <w:rPr>
          <w:b/>
        </w:rPr>
      </w:pPr>
      <w:r w:rsidRPr="00274A89">
        <w:rPr>
          <w:b/>
        </w:rPr>
        <w:t>INDONESIA PADA PT. BUDI DIGDAYA BERKAH SANTOSA</w:t>
      </w:r>
    </w:p>
    <w:p w14:paraId="50A09459" w14:textId="77777777" w:rsidR="009E3B5B" w:rsidRPr="00B35969" w:rsidRDefault="009E3B5B" w:rsidP="00F605AF">
      <w:pPr>
        <w:rPr>
          <w:rFonts w:eastAsia="Calibri"/>
          <w:lang w:val="id-ID"/>
        </w:rPr>
      </w:pPr>
    </w:p>
    <w:p w14:paraId="3B67F778" w14:textId="77777777"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7777777" w:rsidR="009E3B5B" w:rsidRPr="00B35969" w:rsidRDefault="009E3B5B" w:rsidP="009E3B5B">
      <w:pPr>
        <w:jc w:val="center"/>
        <w:rPr>
          <w:rFonts w:eastAsia="Calibri"/>
          <w:lang w:val="id-ID"/>
        </w:rPr>
      </w:pPr>
    </w:p>
    <w:p w14:paraId="36A5F29C" w14:textId="77777777"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77777777" w:rsidR="009E3B5B" w:rsidRPr="00B35969" w:rsidRDefault="009E3B5B" w:rsidP="009E3B5B">
      <w:pPr>
        <w:jc w:val="center"/>
        <w:rPr>
          <w:rFonts w:eastAsia="Calibri"/>
          <w:lang w:val="id-ID"/>
        </w:rPr>
      </w:pPr>
    </w:p>
    <w:p w14:paraId="52955EDB" w14:textId="77777777"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77777777" w:rsidR="009E3B5B" w:rsidRDefault="009E3B5B" w:rsidP="009E3B5B">
      <w:pPr>
        <w:jc w:val="center"/>
        <w:rPr>
          <w:rFonts w:eastAsia="Calibri"/>
          <w:lang w:val="id-ID"/>
        </w:rPr>
      </w:pPr>
    </w:p>
    <w:p w14:paraId="01CAA758" w14:textId="77777777" w:rsidR="009E3B5B" w:rsidRPr="00FB6C7F" w:rsidRDefault="009E3B5B" w:rsidP="009E3B5B">
      <w:pPr>
        <w:jc w:val="center"/>
        <w:rPr>
          <w:rFonts w:eastAsia="Calibri"/>
          <w:lang w:val="id-ID"/>
        </w:rPr>
      </w:pPr>
    </w:p>
    <w:p w14:paraId="568281A1" w14:textId="77777777"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77777777"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4DC1E1E5"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77777777"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0809814"/>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2"/>
          <w:footerReference w:type="default" r:id="rId13"/>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0809815"/>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0809816"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0F464616" w14:textId="6EF57EAA" w:rsidR="00EF5B3D" w:rsidRDefault="00E027C4">
          <w:pPr>
            <w:pStyle w:val="TOC1"/>
            <w:tabs>
              <w:tab w:val="right" w:leader="dot" w:pos="7927"/>
            </w:tabs>
            <w:rPr>
              <w:rFonts w:asciiTheme="minorHAnsi" w:eastAsiaTheme="minorEastAsia" w:hAnsiTheme="minorHAnsi" w:cstheme="minorBidi"/>
              <w:noProof/>
              <w:sz w:val="22"/>
              <w:szCs w:val="22"/>
              <w:lang w:val="en-ID" w:eastAsia="en-ID"/>
            </w:rPr>
          </w:pPr>
          <w:r>
            <w:fldChar w:fldCharType="begin"/>
          </w:r>
          <w:r>
            <w:instrText xml:space="preserve"> TOC \o "1-3" \h \z \u </w:instrText>
          </w:r>
          <w:r>
            <w:fldChar w:fldCharType="separate"/>
          </w:r>
          <w:hyperlink w:anchor="_Toc80809812" w:history="1">
            <w:r w:rsidR="00EF5B3D" w:rsidRPr="00D96801">
              <w:rPr>
                <w:rStyle w:val="Hyperlink"/>
                <w:noProof/>
              </w:rPr>
              <w:t>LEMBAR PENGESAHAN</w:t>
            </w:r>
            <w:r w:rsidR="00EF5B3D">
              <w:rPr>
                <w:noProof/>
                <w:webHidden/>
              </w:rPr>
              <w:tab/>
            </w:r>
            <w:r w:rsidR="00EF5B3D">
              <w:rPr>
                <w:noProof/>
                <w:webHidden/>
              </w:rPr>
              <w:fldChar w:fldCharType="begin"/>
            </w:r>
            <w:r w:rsidR="00EF5B3D">
              <w:rPr>
                <w:noProof/>
                <w:webHidden/>
              </w:rPr>
              <w:instrText xml:space="preserve"> PAGEREF _Toc80809812 \h </w:instrText>
            </w:r>
            <w:r w:rsidR="00EF5B3D">
              <w:rPr>
                <w:noProof/>
                <w:webHidden/>
              </w:rPr>
            </w:r>
            <w:r w:rsidR="00EF5B3D">
              <w:rPr>
                <w:noProof/>
                <w:webHidden/>
              </w:rPr>
              <w:fldChar w:fldCharType="separate"/>
            </w:r>
            <w:r w:rsidR="00EF5B3D">
              <w:rPr>
                <w:noProof/>
                <w:webHidden/>
              </w:rPr>
              <w:t>ii</w:t>
            </w:r>
            <w:r w:rsidR="00EF5B3D">
              <w:rPr>
                <w:noProof/>
                <w:webHidden/>
              </w:rPr>
              <w:fldChar w:fldCharType="end"/>
            </w:r>
          </w:hyperlink>
        </w:p>
        <w:p w14:paraId="15FB8320" w14:textId="3F81687F"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13" w:history="1">
            <w:r w:rsidR="00EF5B3D" w:rsidRPr="00D96801">
              <w:rPr>
                <w:rStyle w:val="Hyperlink"/>
                <w:b/>
                <w:noProof/>
                <w:lang w:val="id-ID"/>
              </w:rPr>
              <w:t>LEMBAR PERNYATAAN KEASLIAN</w:t>
            </w:r>
            <w:r w:rsidR="00EF5B3D">
              <w:rPr>
                <w:noProof/>
                <w:webHidden/>
              </w:rPr>
              <w:tab/>
            </w:r>
            <w:r w:rsidR="00EF5B3D">
              <w:rPr>
                <w:noProof/>
                <w:webHidden/>
              </w:rPr>
              <w:fldChar w:fldCharType="begin"/>
            </w:r>
            <w:r w:rsidR="00EF5B3D">
              <w:rPr>
                <w:noProof/>
                <w:webHidden/>
              </w:rPr>
              <w:instrText xml:space="preserve"> PAGEREF _Toc80809813 \h </w:instrText>
            </w:r>
            <w:r w:rsidR="00EF5B3D">
              <w:rPr>
                <w:noProof/>
                <w:webHidden/>
              </w:rPr>
            </w:r>
            <w:r w:rsidR="00EF5B3D">
              <w:rPr>
                <w:noProof/>
                <w:webHidden/>
              </w:rPr>
              <w:fldChar w:fldCharType="separate"/>
            </w:r>
            <w:r w:rsidR="00EF5B3D">
              <w:rPr>
                <w:noProof/>
                <w:webHidden/>
              </w:rPr>
              <w:t>ii</w:t>
            </w:r>
            <w:r w:rsidR="00EF5B3D">
              <w:rPr>
                <w:noProof/>
                <w:webHidden/>
              </w:rPr>
              <w:fldChar w:fldCharType="end"/>
            </w:r>
          </w:hyperlink>
        </w:p>
        <w:p w14:paraId="6CE220E3" w14:textId="13ADEEDA"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14" w:history="1">
            <w:r w:rsidR="00EF5B3D" w:rsidRPr="00D96801">
              <w:rPr>
                <w:rStyle w:val="Hyperlink"/>
                <w:b/>
                <w:noProof/>
                <w:lang w:val="id-ID"/>
              </w:rPr>
              <w:t>KATA PENGANTAR</w:t>
            </w:r>
            <w:r w:rsidR="00EF5B3D">
              <w:rPr>
                <w:noProof/>
                <w:webHidden/>
              </w:rPr>
              <w:tab/>
            </w:r>
            <w:r w:rsidR="00EF5B3D">
              <w:rPr>
                <w:noProof/>
                <w:webHidden/>
              </w:rPr>
              <w:fldChar w:fldCharType="begin"/>
            </w:r>
            <w:r w:rsidR="00EF5B3D">
              <w:rPr>
                <w:noProof/>
                <w:webHidden/>
              </w:rPr>
              <w:instrText xml:space="preserve"> PAGEREF _Toc80809814 \h </w:instrText>
            </w:r>
            <w:r w:rsidR="00EF5B3D">
              <w:rPr>
                <w:noProof/>
                <w:webHidden/>
              </w:rPr>
            </w:r>
            <w:r w:rsidR="00EF5B3D">
              <w:rPr>
                <w:noProof/>
                <w:webHidden/>
              </w:rPr>
              <w:fldChar w:fldCharType="separate"/>
            </w:r>
            <w:r w:rsidR="00EF5B3D">
              <w:rPr>
                <w:noProof/>
                <w:webHidden/>
              </w:rPr>
              <w:t>iii</w:t>
            </w:r>
            <w:r w:rsidR="00EF5B3D">
              <w:rPr>
                <w:noProof/>
                <w:webHidden/>
              </w:rPr>
              <w:fldChar w:fldCharType="end"/>
            </w:r>
          </w:hyperlink>
        </w:p>
        <w:p w14:paraId="3A14A27F" w14:textId="39075FF2"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15" w:history="1">
            <w:r w:rsidR="00EF5B3D" w:rsidRPr="00D96801">
              <w:rPr>
                <w:rStyle w:val="Hyperlink"/>
                <w:b/>
                <w:noProof/>
                <w:lang w:val="id-ID"/>
              </w:rPr>
              <w:t>ABSTRAK</w:t>
            </w:r>
            <w:r w:rsidR="00EF5B3D">
              <w:rPr>
                <w:noProof/>
                <w:webHidden/>
              </w:rPr>
              <w:tab/>
            </w:r>
            <w:r w:rsidR="00EF5B3D">
              <w:rPr>
                <w:noProof/>
                <w:webHidden/>
              </w:rPr>
              <w:fldChar w:fldCharType="begin"/>
            </w:r>
            <w:r w:rsidR="00EF5B3D">
              <w:rPr>
                <w:noProof/>
                <w:webHidden/>
              </w:rPr>
              <w:instrText xml:space="preserve"> PAGEREF _Toc80809815 \h </w:instrText>
            </w:r>
            <w:r w:rsidR="00EF5B3D">
              <w:rPr>
                <w:noProof/>
                <w:webHidden/>
              </w:rPr>
            </w:r>
            <w:r w:rsidR="00EF5B3D">
              <w:rPr>
                <w:noProof/>
                <w:webHidden/>
              </w:rPr>
              <w:fldChar w:fldCharType="separate"/>
            </w:r>
            <w:r w:rsidR="00EF5B3D">
              <w:rPr>
                <w:noProof/>
                <w:webHidden/>
              </w:rPr>
              <w:t>4</w:t>
            </w:r>
            <w:r w:rsidR="00EF5B3D">
              <w:rPr>
                <w:noProof/>
                <w:webHidden/>
              </w:rPr>
              <w:fldChar w:fldCharType="end"/>
            </w:r>
          </w:hyperlink>
        </w:p>
        <w:p w14:paraId="44AAA9B1" w14:textId="1DCAF0F9"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16" w:history="1">
            <w:r w:rsidR="00EF5B3D" w:rsidRPr="00D96801">
              <w:rPr>
                <w:rStyle w:val="Hyperlink"/>
                <w:noProof/>
              </w:rPr>
              <w:t>DAFTAR ISI</w:t>
            </w:r>
            <w:r w:rsidR="00EF5B3D">
              <w:rPr>
                <w:noProof/>
                <w:webHidden/>
              </w:rPr>
              <w:tab/>
            </w:r>
            <w:r w:rsidR="00EF5B3D">
              <w:rPr>
                <w:noProof/>
                <w:webHidden/>
              </w:rPr>
              <w:fldChar w:fldCharType="begin"/>
            </w:r>
            <w:r w:rsidR="00EF5B3D">
              <w:rPr>
                <w:noProof/>
                <w:webHidden/>
              </w:rPr>
              <w:instrText xml:space="preserve"> PAGEREF _Toc80809816 \h </w:instrText>
            </w:r>
            <w:r w:rsidR="00EF5B3D">
              <w:rPr>
                <w:noProof/>
                <w:webHidden/>
              </w:rPr>
            </w:r>
            <w:r w:rsidR="00EF5B3D">
              <w:rPr>
                <w:noProof/>
                <w:webHidden/>
              </w:rPr>
              <w:fldChar w:fldCharType="separate"/>
            </w:r>
            <w:r w:rsidR="00EF5B3D">
              <w:rPr>
                <w:noProof/>
                <w:webHidden/>
              </w:rPr>
              <w:t>5</w:t>
            </w:r>
            <w:r w:rsidR="00EF5B3D">
              <w:rPr>
                <w:noProof/>
                <w:webHidden/>
              </w:rPr>
              <w:fldChar w:fldCharType="end"/>
            </w:r>
          </w:hyperlink>
        </w:p>
        <w:p w14:paraId="623CD70C" w14:textId="45A0362E"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17" w:history="1">
            <w:r w:rsidR="00EF5B3D" w:rsidRPr="00D96801">
              <w:rPr>
                <w:rStyle w:val="Hyperlink"/>
                <w:noProof/>
              </w:rPr>
              <w:t>DAFTAR GAMBAR</w:t>
            </w:r>
            <w:r w:rsidR="00EF5B3D">
              <w:rPr>
                <w:noProof/>
                <w:webHidden/>
              </w:rPr>
              <w:tab/>
            </w:r>
            <w:r w:rsidR="00EF5B3D">
              <w:rPr>
                <w:noProof/>
                <w:webHidden/>
              </w:rPr>
              <w:fldChar w:fldCharType="begin"/>
            </w:r>
            <w:r w:rsidR="00EF5B3D">
              <w:rPr>
                <w:noProof/>
                <w:webHidden/>
              </w:rPr>
              <w:instrText xml:space="preserve"> PAGEREF _Toc80809817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5312C8D7" w14:textId="642A22E8"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18" w:history="1">
            <w:r w:rsidR="00EF5B3D" w:rsidRPr="00D96801">
              <w:rPr>
                <w:rStyle w:val="Hyperlink"/>
                <w:noProof/>
              </w:rPr>
              <w:t>DAFTAR TABEL</w:t>
            </w:r>
            <w:r w:rsidR="00EF5B3D">
              <w:rPr>
                <w:noProof/>
                <w:webHidden/>
              </w:rPr>
              <w:tab/>
            </w:r>
            <w:r w:rsidR="00EF5B3D">
              <w:rPr>
                <w:noProof/>
                <w:webHidden/>
              </w:rPr>
              <w:fldChar w:fldCharType="begin"/>
            </w:r>
            <w:r w:rsidR="00EF5B3D">
              <w:rPr>
                <w:noProof/>
                <w:webHidden/>
              </w:rPr>
              <w:instrText xml:space="preserve"> PAGEREF _Toc80809818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12AFC603" w14:textId="12F075EC"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19" w:history="1">
            <w:r w:rsidR="00EF5B3D" w:rsidRPr="00D96801">
              <w:rPr>
                <w:rStyle w:val="Hyperlink"/>
                <w:b/>
                <w:noProof/>
              </w:rPr>
              <w:t>DAFTAR SINGKATAN</w:t>
            </w:r>
            <w:r w:rsidR="00EF5B3D">
              <w:rPr>
                <w:noProof/>
                <w:webHidden/>
              </w:rPr>
              <w:tab/>
            </w:r>
            <w:r w:rsidR="00EF5B3D">
              <w:rPr>
                <w:noProof/>
                <w:webHidden/>
              </w:rPr>
              <w:fldChar w:fldCharType="begin"/>
            </w:r>
            <w:r w:rsidR="00EF5B3D">
              <w:rPr>
                <w:noProof/>
                <w:webHidden/>
              </w:rPr>
              <w:instrText xml:space="preserve"> PAGEREF _Toc80809819 \h </w:instrText>
            </w:r>
            <w:r w:rsidR="00EF5B3D">
              <w:rPr>
                <w:noProof/>
                <w:webHidden/>
              </w:rPr>
            </w:r>
            <w:r w:rsidR="00EF5B3D">
              <w:rPr>
                <w:noProof/>
                <w:webHidden/>
              </w:rPr>
              <w:fldChar w:fldCharType="separate"/>
            </w:r>
            <w:r w:rsidR="00EF5B3D">
              <w:rPr>
                <w:noProof/>
                <w:webHidden/>
              </w:rPr>
              <w:t>7</w:t>
            </w:r>
            <w:r w:rsidR="00EF5B3D">
              <w:rPr>
                <w:noProof/>
                <w:webHidden/>
              </w:rPr>
              <w:fldChar w:fldCharType="end"/>
            </w:r>
          </w:hyperlink>
        </w:p>
        <w:p w14:paraId="7C4C15C3" w14:textId="728FF062"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20" w:history="1">
            <w:r w:rsidR="00EF5B3D" w:rsidRPr="00D96801">
              <w:rPr>
                <w:rStyle w:val="Hyperlink"/>
                <w:noProof/>
              </w:rPr>
              <w:t>DAFTAR SIMBOL</w:t>
            </w:r>
            <w:r w:rsidR="00EF5B3D">
              <w:rPr>
                <w:noProof/>
                <w:webHidden/>
              </w:rPr>
              <w:tab/>
            </w:r>
            <w:r w:rsidR="00EF5B3D">
              <w:rPr>
                <w:noProof/>
                <w:webHidden/>
              </w:rPr>
              <w:fldChar w:fldCharType="begin"/>
            </w:r>
            <w:r w:rsidR="00EF5B3D">
              <w:rPr>
                <w:noProof/>
                <w:webHidden/>
              </w:rPr>
              <w:instrText xml:space="preserve"> PAGEREF _Toc80809820 \h </w:instrText>
            </w:r>
            <w:r w:rsidR="00EF5B3D">
              <w:rPr>
                <w:noProof/>
                <w:webHidden/>
              </w:rPr>
            </w:r>
            <w:r w:rsidR="00EF5B3D">
              <w:rPr>
                <w:noProof/>
                <w:webHidden/>
              </w:rPr>
              <w:fldChar w:fldCharType="separate"/>
            </w:r>
            <w:r w:rsidR="00EF5B3D">
              <w:rPr>
                <w:noProof/>
                <w:webHidden/>
              </w:rPr>
              <w:t>8</w:t>
            </w:r>
            <w:r w:rsidR="00EF5B3D">
              <w:rPr>
                <w:noProof/>
                <w:webHidden/>
              </w:rPr>
              <w:fldChar w:fldCharType="end"/>
            </w:r>
          </w:hyperlink>
        </w:p>
        <w:p w14:paraId="0DEBCE48" w14:textId="42645D89"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21" w:history="1">
            <w:r w:rsidR="00EF5B3D" w:rsidRPr="00D96801">
              <w:rPr>
                <w:rStyle w:val="Hyperlink"/>
                <w:b/>
                <w:noProof/>
              </w:rPr>
              <w:t>BAB I PENDAHULUAN</w:t>
            </w:r>
            <w:r w:rsidR="00EF5B3D">
              <w:rPr>
                <w:noProof/>
                <w:webHidden/>
              </w:rPr>
              <w:tab/>
            </w:r>
            <w:r w:rsidR="00EF5B3D">
              <w:rPr>
                <w:noProof/>
                <w:webHidden/>
              </w:rPr>
              <w:fldChar w:fldCharType="begin"/>
            </w:r>
            <w:r w:rsidR="00EF5B3D">
              <w:rPr>
                <w:noProof/>
                <w:webHidden/>
              </w:rPr>
              <w:instrText xml:space="preserve"> PAGEREF _Toc80809821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A555E20" w14:textId="1FFF1960"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2" w:history="1">
            <w:r w:rsidR="00EF5B3D" w:rsidRPr="00D96801">
              <w:rPr>
                <w:rStyle w:val="Hyperlink"/>
                <w:noProof/>
              </w:rPr>
              <w:t>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tar Belakang Masalah</w:t>
            </w:r>
            <w:r w:rsidR="00EF5B3D">
              <w:rPr>
                <w:noProof/>
                <w:webHidden/>
              </w:rPr>
              <w:tab/>
            </w:r>
            <w:r w:rsidR="00EF5B3D">
              <w:rPr>
                <w:noProof/>
                <w:webHidden/>
              </w:rPr>
              <w:fldChar w:fldCharType="begin"/>
            </w:r>
            <w:r w:rsidR="00EF5B3D">
              <w:rPr>
                <w:noProof/>
                <w:webHidden/>
              </w:rPr>
              <w:instrText xml:space="preserve"> PAGEREF _Toc80809822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808AD6B" w14:textId="205E0B10"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3" w:history="1">
            <w:r w:rsidR="00EF5B3D" w:rsidRPr="00D96801">
              <w:rPr>
                <w:rStyle w:val="Hyperlink"/>
                <w:noProof/>
              </w:rPr>
              <w:t>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dentifikasi Masalah</w:t>
            </w:r>
            <w:r w:rsidR="00EF5B3D">
              <w:rPr>
                <w:noProof/>
                <w:webHidden/>
              </w:rPr>
              <w:tab/>
            </w:r>
            <w:r w:rsidR="00EF5B3D">
              <w:rPr>
                <w:noProof/>
                <w:webHidden/>
              </w:rPr>
              <w:fldChar w:fldCharType="begin"/>
            </w:r>
            <w:r w:rsidR="00EF5B3D">
              <w:rPr>
                <w:noProof/>
                <w:webHidden/>
              </w:rPr>
              <w:instrText xml:space="preserve"> PAGEREF _Toc80809823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6FF1B9C2" w14:textId="2D9116F8"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4" w:history="1">
            <w:r w:rsidR="00EF5B3D" w:rsidRPr="00D96801">
              <w:rPr>
                <w:rStyle w:val="Hyperlink"/>
                <w:noProof/>
              </w:rPr>
              <w:t>1.3.</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atasan Masalah</w:t>
            </w:r>
            <w:r w:rsidR="00EF5B3D">
              <w:rPr>
                <w:noProof/>
                <w:webHidden/>
              </w:rPr>
              <w:tab/>
            </w:r>
            <w:r w:rsidR="00EF5B3D">
              <w:rPr>
                <w:noProof/>
                <w:webHidden/>
              </w:rPr>
              <w:fldChar w:fldCharType="begin"/>
            </w:r>
            <w:r w:rsidR="00EF5B3D">
              <w:rPr>
                <w:noProof/>
                <w:webHidden/>
              </w:rPr>
              <w:instrText xml:space="preserve"> PAGEREF _Toc80809824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27704A27" w14:textId="487BC10E"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5" w:history="1">
            <w:r w:rsidR="00EF5B3D" w:rsidRPr="00D96801">
              <w:rPr>
                <w:rStyle w:val="Hyperlink"/>
                <w:noProof/>
              </w:rPr>
              <w:t>1.4.</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aksud dan Tujuan</w:t>
            </w:r>
            <w:r w:rsidR="00EF5B3D">
              <w:rPr>
                <w:noProof/>
                <w:webHidden/>
              </w:rPr>
              <w:tab/>
            </w:r>
            <w:r w:rsidR="00EF5B3D">
              <w:rPr>
                <w:noProof/>
                <w:webHidden/>
              </w:rPr>
              <w:fldChar w:fldCharType="begin"/>
            </w:r>
            <w:r w:rsidR="00EF5B3D">
              <w:rPr>
                <w:noProof/>
                <w:webHidden/>
              </w:rPr>
              <w:instrText xml:space="preserve"> PAGEREF _Toc80809825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19D98B9E" w14:textId="785A414B"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6" w:history="1">
            <w:r w:rsidR="00EF5B3D" w:rsidRPr="00D96801">
              <w:rPr>
                <w:rStyle w:val="Hyperlink"/>
                <w:noProof/>
              </w:rPr>
              <w:t>1.5.</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ologi Penelitian</w:t>
            </w:r>
            <w:r w:rsidR="00EF5B3D">
              <w:rPr>
                <w:noProof/>
                <w:webHidden/>
              </w:rPr>
              <w:tab/>
            </w:r>
            <w:r w:rsidR="00EF5B3D">
              <w:rPr>
                <w:noProof/>
                <w:webHidden/>
              </w:rPr>
              <w:fldChar w:fldCharType="begin"/>
            </w:r>
            <w:r w:rsidR="00EF5B3D">
              <w:rPr>
                <w:noProof/>
                <w:webHidden/>
              </w:rPr>
              <w:instrText xml:space="preserve"> PAGEREF _Toc80809826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49CDF0E2" w14:textId="211F1F20"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27" w:history="1">
            <w:r w:rsidR="00EF5B3D" w:rsidRPr="00D96801">
              <w:rPr>
                <w:rStyle w:val="Hyperlink"/>
                <w:noProof/>
              </w:rPr>
              <w:t>1.5.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e Pengumpulan Data</w:t>
            </w:r>
            <w:r w:rsidR="00EF5B3D">
              <w:rPr>
                <w:noProof/>
                <w:webHidden/>
              </w:rPr>
              <w:tab/>
            </w:r>
            <w:r w:rsidR="00EF5B3D">
              <w:rPr>
                <w:noProof/>
                <w:webHidden/>
              </w:rPr>
              <w:fldChar w:fldCharType="begin"/>
            </w:r>
            <w:r w:rsidR="00EF5B3D">
              <w:rPr>
                <w:noProof/>
                <w:webHidden/>
              </w:rPr>
              <w:instrText xml:space="preserve"> PAGEREF _Toc80809827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7C9EE8B0" w14:textId="03A17202"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28" w:history="1">
            <w:r w:rsidR="00EF5B3D" w:rsidRPr="00D96801">
              <w:rPr>
                <w:rStyle w:val="Hyperlink"/>
                <w:noProof/>
              </w:rPr>
              <w:t>1.5.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Metode Pengembangan Sistem</w:t>
            </w:r>
            <w:r w:rsidR="00EF5B3D">
              <w:rPr>
                <w:noProof/>
                <w:webHidden/>
              </w:rPr>
              <w:tab/>
            </w:r>
            <w:r w:rsidR="00EF5B3D">
              <w:rPr>
                <w:noProof/>
                <w:webHidden/>
              </w:rPr>
              <w:fldChar w:fldCharType="begin"/>
            </w:r>
            <w:r w:rsidR="00EF5B3D">
              <w:rPr>
                <w:noProof/>
                <w:webHidden/>
              </w:rPr>
              <w:instrText xml:space="preserve"> PAGEREF _Toc80809828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775198ED" w14:textId="37AF2381"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29" w:history="1">
            <w:r w:rsidR="00EF5B3D" w:rsidRPr="00D96801">
              <w:rPr>
                <w:rStyle w:val="Hyperlink"/>
                <w:noProof/>
              </w:rPr>
              <w:t>1.6.</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istematika Penulisan</w:t>
            </w:r>
            <w:r w:rsidR="00EF5B3D">
              <w:rPr>
                <w:noProof/>
                <w:webHidden/>
              </w:rPr>
              <w:tab/>
            </w:r>
            <w:r w:rsidR="00EF5B3D">
              <w:rPr>
                <w:noProof/>
                <w:webHidden/>
              </w:rPr>
              <w:fldChar w:fldCharType="begin"/>
            </w:r>
            <w:r w:rsidR="00EF5B3D">
              <w:rPr>
                <w:noProof/>
                <w:webHidden/>
              </w:rPr>
              <w:instrText xml:space="preserve"> PAGEREF _Toc80809829 \h </w:instrText>
            </w:r>
            <w:r w:rsidR="00EF5B3D">
              <w:rPr>
                <w:noProof/>
                <w:webHidden/>
              </w:rPr>
            </w:r>
            <w:r w:rsidR="00EF5B3D">
              <w:rPr>
                <w:noProof/>
                <w:webHidden/>
              </w:rPr>
              <w:fldChar w:fldCharType="separate"/>
            </w:r>
            <w:r w:rsidR="00EF5B3D">
              <w:rPr>
                <w:noProof/>
                <w:webHidden/>
              </w:rPr>
              <w:t>9</w:t>
            </w:r>
            <w:r w:rsidR="00EF5B3D">
              <w:rPr>
                <w:noProof/>
                <w:webHidden/>
              </w:rPr>
              <w:fldChar w:fldCharType="end"/>
            </w:r>
          </w:hyperlink>
        </w:p>
        <w:p w14:paraId="1064B902" w14:textId="525C6A8A"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30" w:history="1">
            <w:r w:rsidR="00EF5B3D" w:rsidRPr="00D96801">
              <w:rPr>
                <w:rStyle w:val="Hyperlink"/>
                <w:b/>
                <w:noProof/>
              </w:rPr>
              <w:t>BAB II LANDASAN TEORI</w:t>
            </w:r>
            <w:r w:rsidR="00EF5B3D">
              <w:rPr>
                <w:noProof/>
                <w:webHidden/>
              </w:rPr>
              <w:tab/>
            </w:r>
            <w:r w:rsidR="00EF5B3D">
              <w:rPr>
                <w:noProof/>
                <w:webHidden/>
              </w:rPr>
              <w:fldChar w:fldCharType="begin"/>
            </w:r>
            <w:r w:rsidR="00EF5B3D">
              <w:rPr>
                <w:noProof/>
                <w:webHidden/>
              </w:rPr>
              <w:instrText xml:space="preserve"> PAGEREF _Toc80809830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031A2D6A" w14:textId="653E5B0E"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1" w:history="1">
            <w:r w:rsidR="00EF5B3D" w:rsidRPr="00D96801">
              <w:rPr>
                <w:rStyle w:val="Hyperlink"/>
                <w:noProof/>
              </w:rPr>
              <w:t>2.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ndasan Teori</w:t>
            </w:r>
            <w:r w:rsidR="00EF5B3D">
              <w:rPr>
                <w:noProof/>
                <w:webHidden/>
              </w:rPr>
              <w:tab/>
            </w:r>
            <w:r w:rsidR="00EF5B3D">
              <w:rPr>
                <w:noProof/>
                <w:webHidden/>
              </w:rPr>
              <w:fldChar w:fldCharType="begin"/>
            </w:r>
            <w:r w:rsidR="00EF5B3D">
              <w:rPr>
                <w:noProof/>
                <w:webHidden/>
              </w:rPr>
              <w:instrText xml:space="preserve"> PAGEREF _Toc80809831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1E4CEB04" w14:textId="3AD6C25E"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2" w:history="1">
            <w:r w:rsidR="00EF5B3D" w:rsidRPr="00D96801">
              <w:rPr>
                <w:rStyle w:val="Hyperlink"/>
                <w:noProof/>
              </w:rPr>
              <w:t>2.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tudi Pustaka</w:t>
            </w:r>
            <w:r w:rsidR="00EF5B3D">
              <w:rPr>
                <w:noProof/>
                <w:webHidden/>
              </w:rPr>
              <w:tab/>
            </w:r>
            <w:r w:rsidR="00EF5B3D">
              <w:rPr>
                <w:noProof/>
                <w:webHidden/>
              </w:rPr>
              <w:fldChar w:fldCharType="begin"/>
            </w:r>
            <w:r w:rsidR="00EF5B3D">
              <w:rPr>
                <w:noProof/>
                <w:webHidden/>
              </w:rPr>
              <w:instrText xml:space="preserve"> PAGEREF _Toc80809832 \h </w:instrText>
            </w:r>
            <w:r w:rsidR="00EF5B3D">
              <w:rPr>
                <w:noProof/>
                <w:webHidden/>
              </w:rPr>
            </w:r>
            <w:r w:rsidR="00EF5B3D">
              <w:rPr>
                <w:noProof/>
                <w:webHidden/>
              </w:rPr>
              <w:fldChar w:fldCharType="separate"/>
            </w:r>
            <w:r w:rsidR="00EF5B3D">
              <w:rPr>
                <w:noProof/>
                <w:webHidden/>
              </w:rPr>
              <w:t>11</w:t>
            </w:r>
            <w:r w:rsidR="00EF5B3D">
              <w:rPr>
                <w:noProof/>
                <w:webHidden/>
              </w:rPr>
              <w:fldChar w:fldCharType="end"/>
            </w:r>
          </w:hyperlink>
        </w:p>
        <w:p w14:paraId="07E0B214" w14:textId="1E84A5CF"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33" w:history="1">
            <w:r w:rsidR="00EF5B3D" w:rsidRPr="00D96801">
              <w:rPr>
                <w:rStyle w:val="Hyperlink"/>
                <w:noProof/>
              </w:rPr>
              <w:t>BAB III ANALISIS DAN PERANCANGAN</w:t>
            </w:r>
            <w:r w:rsidR="00EF5B3D">
              <w:rPr>
                <w:noProof/>
                <w:webHidden/>
              </w:rPr>
              <w:tab/>
            </w:r>
            <w:r w:rsidR="00EF5B3D">
              <w:rPr>
                <w:noProof/>
                <w:webHidden/>
              </w:rPr>
              <w:fldChar w:fldCharType="begin"/>
            </w:r>
            <w:r w:rsidR="00EF5B3D">
              <w:rPr>
                <w:noProof/>
                <w:webHidden/>
              </w:rPr>
              <w:instrText xml:space="preserve"> PAGEREF _Toc8080983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21C6788" w14:textId="7CE3070F"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4" w:history="1">
            <w:r w:rsidR="00EF5B3D" w:rsidRPr="00D96801">
              <w:rPr>
                <w:rStyle w:val="Hyperlink"/>
                <w:noProof/>
              </w:rPr>
              <w:t>3.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Latar Belakang Organisasi</w:t>
            </w:r>
            <w:r w:rsidR="00EF5B3D">
              <w:rPr>
                <w:noProof/>
                <w:webHidden/>
              </w:rPr>
              <w:tab/>
            </w:r>
            <w:r w:rsidR="00EF5B3D">
              <w:rPr>
                <w:noProof/>
                <w:webHidden/>
              </w:rPr>
              <w:fldChar w:fldCharType="begin"/>
            </w:r>
            <w:r w:rsidR="00EF5B3D">
              <w:rPr>
                <w:noProof/>
                <w:webHidden/>
              </w:rPr>
              <w:instrText xml:space="preserve"> PAGEREF _Toc8080983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6BCA413" w14:textId="2502C290"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5" w:history="1">
            <w:r w:rsidR="00EF5B3D" w:rsidRPr="00D96801">
              <w:rPr>
                <w:rStyle w:val="Hyperlink"/>
                <w:noProof/>
              </w:rPr>
              <w:t>3.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Visi dan Misi Organisasi</w:t>
            </w:r>
            <w:r w:rsidR="00EF5B3D">
              <w:rPr>
                <w:noProof/>
                <w:webHidden/>
              </w:rPr>
              <w:tab/>
            </w:r>
            <w:r w:rsidR="00EF5B3D">
              <w:rPr>
                <w:noProof/>
                <w:webHidden/>
              </w:rPr>
              <w:fldChar w:fldCharType="begin"/>
            </w:r>
            <w:r w:rsidR="00EF5B3D">
              <w:rPr>
                <w:noProof/>
                <w:webHidden/>
              </w:rPr>
              <w:instrText xml:space="preserve"> PAGEREF _Toc8080983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DEF344F" w14:textId="6C27454D"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6" w:history="1">
            <w:r w:rsidR="00EF5B3D" w:rsidRPr="00D96801">
              <w:rPr>
                <w:rStyle w:val="Hyperlink"/>
                <w:noProof/>
              </w:rPr>
              <w:t>3.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truktur Organisiasi</w:t>
            </w:r>
            <w:r w:rsidR="00EF5B3D">
              <w:rPr>
                <w:noProof/>
                <w:webHidden/>
              </w:rPr>
              <w:tab/>
            </w:r>
            <w:r w:rsidR="00EF5B3D">
              <w:rPr>
                <w:noProof/>
                <w:webHidden/>
              </w:rPr>
              <w:fldChar w:fldCharType="begin"/>
            </w:r>
            <w:r w:rsidR="00EF5B3D">
              <w:rPr>
                <w:noProof/>
                <w:webHidden/>
              </w:rPr>
              <w:instrText xml:space="preserve"> PAGEREF _Toc80809836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CB69882" w14:textId="73D31721"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7" w:history="1">
            <w:r w:rsidR="00EF5B3D" w:rsidRPr="00D96801">
              <w:rPr>
                <w:rStyle w:val="Hyperlink"/>
                <w:noProof/>
              </w:rPr>
              <w:t>3.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istem yang sedang Berjalan</w:t>
            </w:r>
            <w:r w:rsidR="00EF5B3D">
              <w:rPr>
                <w:noProof/>
                <w:webHidden/>
              </w:rPr>
              <w:tab/>
            </w:r>
            <w:r w:rsidR="00EF5B3D">
              <w:rPr>
                <w:noProof/>
                <w:webHidden/>
              </w:rPr>
              <w:fldChar w:fldCharType="begin"/>
            </w:r>
            <w:r w:rsidR="00EF5B3D">
              <w:rPr>
                <w:noProof/>
                <w:webHidden/>
              </w:rPr>
              <w:instrText xml:space="preserve"> PAGEREF _Toc80809837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4059CF4" w14:textId="24212116"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38" w:history="1">
            <w:r w:rsidR="00EF5B3D" w:rsidRPr="00D96801">
              <w:rPr>
                <w:rStyle w:val="Hyperlink"/>
                <w:noProof/>
              </w:rPr>
              <w:t>3.2.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yang sedang Berjalan</w:t>
            </w:r>
            <w:r w:rsidR="00EF5B3D">
              <w:rPr>
                <w:noProof/>
                <w:webHidden/>
              </w:rPr>
              <w:tab/>
            </w:r>
            <w:r w:rsidR="00EF5B3D">
              <w:rPr>
                <w:noProof/>
                <w:webHidden/>
              </w:rPr>
              <w:fldChar w:fldCharType="begin"/>
            </w:r>
            <w:r w:rsidR="00EF5B3D">
              <w:rPr>
                <w:noProof/>
                <w:webHidden/>
              </w:rPr>
              <w:instrText xml:space="preserve"> PAGEREF _Toc80809838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3662FB6E" w14:textId="4DF7EA40"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39" w:history="1">
            <w:r w:rsidR="00EF5B3D" w:rsidRPr="00D96801">
              <w:rPr>
                <w:rStyle w:val="Hyperlink"/>
                <w:noProof/>
              </w:rPr>
              <w:t xml:space="preserve">3.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 xml:space="preserve"> Analisis Pengembangan</w:t>
            </w:r>
            <w:r w:rsidR="00EF5B3D">
              <w:rPr>
                <w:noProof/>
                <w:webHidden/>
              </w:rPr>
              <w:tab/>
            </w:r>
            <w:r w:rsidR="00EF5B3D">
              <w:rPr>
                <w:noProof/>
                <w:webHidden/>
              </w:rPr>
              <w:fldChar w:fldCharType="begin"/>
            </w:r>
            <w:r w:rsidR="00EF5B3D">
              <w:rPr>
                <w:noProof/>
                <w:webHidden/>
              </w:rPr>
              <w:instrText xml:space="preserve"> PAGEREF _Toc80809839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0E548D0C" w14:textId="327BF682"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0" w:history="1">
            <w:r w:rsidR="00EF5B3D" w:rsidRPr="00D96801">
              <w:rPr>
                <w:rStyle w:val="Hyperlink"/>
                <w:noProof/>
              </w:rPr>
              <w:t>3.3.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Baru</w:t>
            </w:r>
            <w:r w:rsidR="00EF5B3D">
              <w:rPr>
                <w:noProof/>
                <w:webHidden/>
              </w:rPr>
              <w:tab/>
            </w:r>
            <w:r w:rsidR="00EF5B3D">
              <w:rPr>
                <w:noProof/>
                <w:webHidden/>
              </w:rPr>
              <w:fldChar w:fldCharType="begin"/>
            </w:r>
            <w:r w:rsidR="00EF5B3D">
              <w:rPr>
                <w:noProof/>
                <w:webHidden/>
              </w:rPr>
              <w:instrText xml:space="preserve"> PAGEREF _Toc80809840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CB3AFEB" w14:textId="5E283934"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1" w:history="1">
            <w:r w:rsidR="00EF5B3D" w:rsidRPr="00D96801">
              <w:rPr>
                <w:rStyle w:val="Hyperlink"/>
                <w:noProof/>
              </w:rPr>
              <w:t xml:space="preserve">3.3.2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Kebutuhan User</w:t>
            </w:r>
            <w:r w:rsidR="00EF5B3D">
              <w:rPr>
                <w:noProof/>
                <w:webHidden/>
              </w:rPr>
              <w:tab/>
            </w:r>
            <w:r w:rsidR="00EF5B3D">
              <w:rPr>
                <w:noProof/>
                <w:webHidden/>
              </w:rPr>
              <w:fldChar w:fldCharType="begin"/>
            </w:r>
            <w:r w:rsidR="00EF5B3D">
              <w:rPr>
                <w:noProof/>
                <w:webHidden/>
              </w:rPr>
              <w:instrText xml:space="preserve"> PAGEREF _Toc80809841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7470AACD" w14:textId="7E8ED557"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2" w:history="1">
            <w:r w:rsidR="00EF5B3D" w:rsidRPr="00D96801">
              <w:rPr>
                <w:rStyle w:val="Hyperlink"/>
                <w:noProof/>
              </w:rPr>
              <w:t xml:space="preserve">3.3.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Kebutuhan Fungsional</w:t>
            </w:r>
            <w:r w:rsidR="00EF5B3D">
              <w:rPr>
                <w:noProof/>
                <w:webHidden/>
              </w:rPr>
              <w:tab/>
            </w:r>
            <w:r w:rsidR="00EF5B3D">
              <w:rPr>
                <w:noProof/>
                <w:webHidden/>
              </w:rPr>
              <w:fldChar w:fldCharType="begin"/>
            </w:r>
            <w:r w:rsidR="00EF5B3D">
              <w:rPr>
                <w:noProof/>
                <w:webHidden/>
              </w:rPr>
              <w:instrText xml:space="preserve"> PAGEREF _Toc80809842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15571E9" w14:textId="3E44D2EB"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43" w:history="1">
            <w:r w:rsidR="00EF5B3D" w:rsidRPr="00D96801">
              <w:rPr>
                <w:rStyle w:val="Hyperlink"/>
                <w:noProof/>
              </w:rPr>
              <w:t xml:space="preserve">3.4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Sistem Baru</w:t>
            </w:r>
            <w:r w:rsidR="00EF5B3D">
              <w:rPr>
                <w:noProof/>
                <w:webHidden/>
              </w:rPr>
              <w:tab/>
            </w:r>
            <w:r w:rsidR="00EF5B3D">
              <w:rPr>
                <w:noProof/>
                <w:webHidden/>
              </w:rPr>
              <w:fldChar w:fldCharType="begin"/>
            </w:r>
            <w:r w:rsidR="00EF5B3D">
              <w:rPr>
                <w:noProof/>
                <w:webHidden/>
              </w:rPr>
              <w:instrText xml:space="preserve"> PAGEREF _Toc8080984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5FFBFCC" w14:textId="0F953DCE"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4" w:history="1">
            <w:r w:rsidR="00EF5B3D" w:rsidRPr="00D96801">
              <w:rPr>
                <w:rStyle w:val="Hyperlink"/>
                <w:noProof/>
              </w:rPr>
              <w:t>3.4.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Analisis Sistem Baru</w:t>
            </w:r>
            <w:r w:rsidR="00EF5B3D">
              <w:rPr>
                <w:noProof/>
                <w:webHidden/>
              </w:rPr>
              <w:tab/>
            </w:r>
            <w:r w:rsidR="00EF5B3D">
              <w:rPr>
                <w:noProof/>
                <w:webHidden/>
              </w:rPr>
              <w:fldChar w:fldCharType="begin"/>
            </w:r>
            <w:r w:rsidR="00EF5B3D">
              <w:rPr>
                <w:noProof/>
                <w:webHidden/>
              </w:rPr>
              <w:instrText xml:space="preserve"> PAGEREF _Toc8080984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F6DF23E" w14:textId="2A03232A"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5" w:history="1">
            <w:r w:rsidR="00EF5B3D" w:rsidRPr="00D96801">
              <w:rPr>
                <w:rStyle w:val="Hyperlink"/>
                <w:noProof/>
              </w:rPr>
              <w:t>3.4.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isnis Aktor</w:t>
            </w:r>
            <w:r w:rsidR="00EF5B3D">
              <w:rPr>
                <w:noProof/>
                <w:webHidden/>
              </w:rPr>
              <w:tab/>
            </w:r>
            <w:r w:rsidR="00EF5B3D">
              <w:rPr>
                <w:noProof/>
                <w:webHidden/>
              </w:rPr>
              <w:fldChar w:fldCharType="begin"/>
            </w:r>
            <w:r w:rsidR="00EF5B3D">
              <w:rPr>
                <w:noProof/>
                <w:webHidden/>
              </w:rPr>
              <w:instrText xml:space="preserve"> PAGEREF _Toc8080984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57F2F509" w14:textId="64D6D38B"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6" w:history="1">
            <w:r w:rsidR="00EF5B3D" w:rsidRPr="00D96801">
              <w:rPr>
                <w:rStyle w:val="Hyperlink"/>
                <w:noProof/>
              </w:rPr>
              <w:t xml:space="preserve">3.4.3 </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Deskripsi Aktor</w:t>
            </w:r>
            <w:r w:rsidR="00EF5B3D">
              <w:rPr>
                <w:noProof/>
                <w:webHidden/>
              </w:rPr>
              <w:tab/>
            </w:r>
            <w:r w:rsidR="00EF5B3D">
              <w:rPr>
                <w:noProof/>
                <w:webHidden/>
              </w:rPr>
              <w:fldChar w:fldCharType="begin"/>
            </w:r>
            <w:r w:rsidR="00EF5B3D">
              <w:rPr>
                <w:noProof/>
                <w:webHidden/>
              </w:rPr>
              <w:instrText xml:space="preserve"> PAGEREF _Toc80809846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EAF432C" w14:textId="66D184E7"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7" w:history="1">
            <w:r w:rsidR="00EF5B3D" w:rsidRPr="00D96801">
              <w:rPr>
                <w:rStyle w:val="Hyperlink"/>
                <w:noProof/>
              </w:rPr>
              <w:t>3.4.4</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Business Use Case</w:t>
            </w:r>
            <w:r w:rsidR="00EF5B3D">
              <w:rPr>
                <w:noProof/>
                <w:webHidden/>
              </w:rPr>
              <w:tab/>
            </w:r>
            <w:r w:rsidR="00EF5B3D">
              <w:rPr>
                <w:noProof/>
                <w:webHidden/>
              </w:rPr>
              <w:fldChar w:fldCharType="begin"/>
            </w:r>
            <w:r w:rsidR="00EF5B3D">
              <w:rPr>
                <w:noProof/>
                <w:webHidden/>
              </w:rPr>
              <w:instrText xml:space="preserve"> PAGEREF _Toc80809847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4B0ADD9" w14:textId="07EDD638"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8" w:history="1">
            <w:r w:rsidR="00EF5B3D" w:rsidRPr="00D96801">
              <w:rPr>
                <w:rStyle w:val="Hyperlink"/>
                <w:noProof/>
              </w:rPr>
              <w:t>3.4.5</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Use Case Diagram</w:t>
            </w:r>
            <w:r w:rsidR="00EF5B3D">
              <w:rPr>
                <w:noProof/>
                <w:webHidden/>
              </w:rPr>
              <w:tab/>
            </w:r>
            <w:r w:rsidR="00EF5B3D">
              <w:rPr>
                <w:noProof/>
                <w:webHidden/>
              </w:rPr>
              <w:fldChar w:fldCharType="begin"/>
            </w:r>
            <w:r w:rsidR="00EF5B3D">
              <w:rPr>
                <w:noProof/>
                <w:webHidden/>
              </w:rPr>
              <w:instrText xml:space="preserve"> PAGEREF _Toc80809848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90A46E2" w14:textId="13111B59"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49" w:history="1">
            <w:r w:rsidR="00EF5B3D" w:rsidRPr="00D96801">
              <w:rPr>
                <w:rStyle w:val="Hyperlink"/>
                <w:noProof/>
              </w:rPr>
              <w:t>3.4.6</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kenario Use Case</w:t>
            </w:r>
            <w:r w:rsidR="00EF5B3D">
              <w:rPr>
                <w:noProof/>
                <w:webHidden/>
              </w:rPr>
              <w:tab/>
            </w:r>
            <w:r w:rsidR="00EF5B3D">
              <w:rPr>
                <w:noProof/>
                <w:webHidden/>
              </w:rPr>
              <w:fldChar w:fldCharType="begin"/>
            </w:r>
            <w:r w:rsidR="00EF5B3D">
              <w:rPr>
                <w:noProof/>
                <w:webHidden/>
              </w:rPr>
              <w:instrText xml:space="preserve"> PAGEREF _Toc80809849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2A4E18E8" w14:textId="220CAD23"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0" w:history="1">
            <w:r w:rsidR="00EF5B3D" w:rsidRPr="00D96801">
              <w:rPr>
                <w:rStyle w:val="Hyperlink"/>
                <w:noProof/>
              </w:rPr>
              <w:t>3.4.7</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Class Diagram Conseptual</w:t>
            </w:r>
            <w:r w:rsidR="00EF5B3D">
              <w:rPr>
                <w:noProof/>
                <w:webHidden/>
              </w:rPr>
              <w:tab/>
            </w:r>
            <w:r w:rsidR="00EF5B3D">
              <w:rPr>
                <w:noProof/>
                <w:webHidden/>
              </w:rPr>
              <w:fldChar w:fldCharType="begin"/>
            </w:r>
            <w:r w:rsidR="00EF5B3D">
              <w:rPr>
                <w:noProof/>
                <w:webHidden/>
              </w:rPr>
              <w:instrText xml:space="preserve"> PAGEREF _Toc80809850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111E36BA" w14:textId="2C0FDC7D"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1" w:history="1">
            <w:r w:rsidR="00EF5B3D" w:rsidRPr="00D96801">
              <w:rPr>
                <w:rStyle w:val="Hyperlink"/>
                <w:noProof/>
              </w:rPr>
              <w:t>3.4.8</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equence Diagram</w:t>
            </w:r>
            <w:r w:rsidR="00EF5B3D">
              <w:rPr>
                <w:noProof/>
                <w:webHidden/>
              </w:rPr>
              <w:tab/>
            </w:r>
            <w:r w:rsidR="00EF5B3D">
              <w:rPr>
                <w:noProof/>
                <w:webHidden/>
              </w:rPr>
              <w:fldChar w:fldCharType="begin"/>
            </w:r>
            <w:r w:rsidR="00EF5B3D">
              <w:rPr>
                <w:noProof/>
                <w:webHidden/>
              </w:rPr>
              <w:instrText xml:space="preserve"> PAGEREF _Toc80809851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4F264B1F" w14:textId="521342A4"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2" w:history="1">
            <w:r w:rsidR="00EF5B3D" w:rsidRPr="00D96801">
              <w:rPr>
                <w:rStyle w:val="Hyperlink"/>
                <w:noProof/>
              </w:rPr>
              <w:t>3.4.9</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Class Diagram</w:t>
            </w:r>
            <w:r w:rsidR="00EF5B3D">
              <w:rPr>
                <w:noProof/>
                <w:webHidden/>
              </w:rPr>
              <w:tab/>
            </w:r>
            <w:r w:rsidR="00EF5B3D">
              <w:rPr>
                <w:noProof/>
                <w:webHidden/>
              </w:rPr>
              <w:fldChar w:fldCharType="begin"/>
            </w:r>
            <w:r w:rsidR="00EF5B3D">
              <w:rPr>
                <w:noProof/>
                <w:webHidden/>
              </w:rPr>
              <w:instrText xml:space="preserve"> PAGEREF _Toc80809852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0B1CBE08" w14:textId="66FB1F55"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3" w:history="1">
            <w:r w:rsidR="00EF5B3D" w:rsidRPr="00D96801">
              <w:rPr>
                <w:rStyle w:val="Hyperlink"/>
                <w:noProof/>
              </w:rPr>
              <w:t>3.4.9</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Entity Relationship Diagram</w:t>
            </w:r>
            <w:r w:rsidR="00EF5B3D">
              <w:rPr>
                <w:noProof/>
                <w:webHidden/>
              </w:rPr>
              <w:tab/>
            </w:r>
            <w:r w:rsidR="00EF5B3D">
              <w:rPr>
                <w:noProof/>
                <w:webHidden/>
              </w:rPr>
              <w:fldChar w:fldCharType="begin"/>
            </w:r>
            <w:r w:rsidR="00EF5B3D">
              <w:rPr>
                <w:noProof/>
                <w:webHidden/>
              </w:rPr>
              <w:instrText xml:space="preserve"> PAGEREF _Toc80809853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8B2DD3F" w14:textId="73643FC7"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4" w:history="1">
            <w:r w:rsidR="00EF5B3D" w:rsidRPr="00D96801">
              <w:rPr>
                <w:rStyle w:val="Hyperlink"/>
                <w:noProof/>
              </w:rPr>
              <w:t>3.4.10</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Database</w:t>
            </w:r>
            <w:r w:rsidR="00EF5B3D">
              <w:rPr>
                <w:noProof/>
                <w:webHidden/>
              </w:rPr>
              <w:tab/>
            </w:r>
            <w:r w:rsidR="00EF5B3D">
              <w:rPr>
                <w:noProof/>
                <w:webHidden/>
              </w:rPr>
              <w:fldChar w:fldCharType="begin"/>
            </w:r>
            <w:r w:rsidR="00EF5B3D">
              <w:rPr>
                <w:noProof/>
                <w:webHidden/>
              </w:rPr>
              <w:instrText xml:space="preserve"> PAGEREF _Toc80809854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30DE9766" w14:textId="160D708B"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5" w:history="1">
            <w:r w:rsidR="00EF5B3D" w:rsidRPr="00D96801">
              <w:rPr>
                <w:rStyle w:val="Hyperlink"/>
                <w:noProof/>
              </w:rPr>
              <w:t>3.4.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Perancangan Antarmuka</w:t>
            </w:r>
            <w:r w:rsidR="00EF5B3D">
              <w:rPr>
                <w:noProof/>
                <w:webHidden/>
              </w:rPr>
              <w:tab/>
            </w:r>
            <w:r w:rsidR="00EF5B3D">
              <w:rPr>
                <w:noProof/>
                <w:webHidden/>
              </w:rPr>
              <w:fldChar w:fldCharType="begin"/>
            </w:r>
            <w:r w:rsidR="00EF5B3D">
              <w:rPr>
                <w:noProof/>
                <w:webHidden/>
              </w:rPr>
              <w:instrText xml:space="preserve"> PAGEREF _Toc80809855 \h </w:instrText>
            </w:r>
            <w:r w:rsidR="00EF5B3D">
              <w:rPr>
                <w:noProof/>
                <w:webHidden/>
              </w:rPr>
            </w:r>
            <w:r w:rsidR="00EF5B3D">
              <w:rPr>
                <w:noProof/>
                <w:webHidden/>
              </w:rPr>
              <w:fldChar w:fldCharType="separate"/>
            </w:r>
            <w:r w:rsidR="00EF5B3D">
              <w:rPr>
                <w:noProof/>
                <w:webHidden/>
              </w:rPr>
              <w:t>12</w:t>
            </w:r>
            <w:r w:rsidR="00EF5B3D">
              <w:rPr>
                <w:noProof/>
                <w:webHidden/>
              </w:rPr>
              <w:fldChar w:fldCharType="end"/>
            </w:r>
          </w:hyperlink>
        </w:p>
        <w:p w14:paraId="6662F1E7" w14:textId="6FC944D1"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56" w:history="1">
            <w:r w:rsidR="00EF5B3D" w:rsidRPr="00D96801">
              <w:rPr>
                <w:rStyle w:val="Hyperlink"/>
                <w:noProof/>
              </w:rPr>
              <w:t>BAB IV IMPLEMENTASI DAN PENGUJIAN</w:t>
            </w:r>
            <w:r w:rsidR="00EF5B3D">
              <w:rPr>
                <w:noProof/>
                <w:webHidden/>
              </w:rPr>
              <w:tab/>
            </w:r>
            <w:r w:rsidR="00EF5B3D">
              <w:rPr>
                <w:noProof/>
                <w:webHidden/>
              </w:rPr>
              <w:fldChar w:fldCharType="begin"/>
            </w:r>
            <w:r w:rsidR="00EF5B3D">
              <w:rPr>
                <w:noProof/>
                <w:webHidden/>
              </w:rPr>
              <w:instrText xml:space="preserve"> PAGEREF _Toc80809856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7CE7208D" w14:textId="2BEE4368"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57" w:history="1">
            <w:r w:rsidR="00EF5B3D" w:rsidRPr="00D96801">
              <w:rPr>
                <w:rStyle w:val="Hyperlink"/>
                <w:noProof/>
              </w:rPr>
              <w:t>4.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w:t>
            </w:r>
            <w:r w:rsidR="00EF5B3D">
              <w:rPr>
                <w:noProof/>
                <w:webHidden/>
              </w:rPr>
              <w:tab/>
            </w:r>
            <w:r w:rsidR="00EF5B3D">
              <w:rPr>
                <w:noProof/>
                <w:webHidden/>
              </w:rPr>
              <w:fldChar w:fldCharType="begin"/>
            </w:r>
            <w:r w:rsidR="00EF5B3D">
              <w:rPr>
                <w:noProof/>
                <w:webHidden/>
              </w:rPr>
              <w:instrText xml:space="preserve"> PAGEREF _Toc80809857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49D8C82B" w14:textId="13E5677C"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8" w:history="1">
            <w:r w:rsidR="00EF5B3D" w:rsidRPr="00D96801">
              <w:rPr>
                <w:rStyle w:val="Hyperlink"/>
                <w:noProof/>
              </w:rPr>
              <w:t>4.1.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 Basis Data</w:t>
            </w:r>
            <w:r w:rsidR="00EF5B3D">
              <w:rPr>
                <w:noProof/>
                <w:webHidden/>
              </w:rPr>
              <w:tab/>
            </w:r>
            <w:r w:rsidR="00EF5B3D">
              <w:rPr>
                <w:noProof/>
                <w:webHidden/>
              </w:rPr>
              <w:fldChar w:fldCharType="begin"/>
            </w:r>
            <w:r w:rsidR="00EF5B3D">
              <w:rPr>
                <w:noProof/>
                <w:webHidden/>
              </w:rPr>
              <w:instrText xml:space="preserve"> PAGEREF _Toc80809858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1C83F8B5" w14:textId="11B73057" w:rsidR="00EF5B3D" w:rsidRDefault="001E5601">
          <w:pPr>
            <w:pStyle w:val="TOC3"/>
            <w:tabs>
              <w:tab w:val="left" w:pos="1320"/>
              <w:tab w:val="right" w:leader="dot" w:pos="7927"/>
            </w:tabs>
            <w:rPr>
              <w:rFonts w:asciiTheme="minorHAnsi" w:eastAsiaTheme="minorEastAsia" w:hAnsiTheme="minorHAnsi" w:cstheme="minorBidi"/>
              <w:noProof/>
              <w:sz w:val="22"/>
              <w:szCs w:val="22"/>
              <w:lang w:val="en-ID" w:eastAsia="en-ID"/>
            </w:rPr>
          </w:pPr>
          <w:hyperlink w:anchor="_Toc80809859" w:history="1">
            <w:r w:rsidR="00EF5B3D" w:rsidRPr="00D96801">
              <w:rPr>
                <w:rStyle w:val="Hyperlink"/>
                <w:noProof/>
              </w:rPr>
              <w:t>4.1.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Implementasi Antarmuka Pengguna</w:t>
            </w:r>
            <w:r w:rsidR="00EF5B3D">
              <w:rPr>
                <w:noProof/>
                <w:webHidden/>
              </w:rPr>
              <w:tab/>
            </w:r>
            <w:r w:rsidR="00EF5B3D">
              <w:rPr>
                <w:noProof/>
                <w:webHidden/>
              </w:rPr>
              <w:fldChar w:fldCharType="begin"/>
            </w:r>
            <w:r w:rsidR="00EF5B3D">
              <w:rPr>
                <w:noProof/>
                <w:webHidden/>
              </w:rPr>
              <w:instrText xml:space="preserve"> PAGEREF _Toc80809859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0DE8FE7D" w14:textId="7359F648" w:rsidR="00EF5B3D" w:rsidRDefault="001E5601">
          <w:pPr>
            <w:pStyle w:val="TOC2"/>
            <w:tabs>
              <w:tab w:val="right" w:leader="dot" w:pos="7927"/>
            </w:tabs>
            <w:rPr>
              <w:rFonts w:asciiTheme="minorHAnsi" w:eastAsiaTheme="minorEastAsia" w:hAnsiTheme="minorHAnsi" w:cstheme="minorBidi"/>
              <w:noProof/>
              <w:sz w:val="22"/>
              <w:szCs w:val="22"/>
              <w:lang w:val="en-ID" w:eastAsia="en-ID"/>
            </w:rPr>
          </w:pPr>
          <w:hyperlink w:anchor="_Toc80809860" w:history="1">
            <w:r w:rsidR="00EF5B3D" w:rsidRPr="00D96801">
              <w:rPr>
                <w:rStyle w:val="Hyperlink"/>
                <w:noProof/>
              </w:rPr>
              <w:t>4.2  Pengujian Sistem</w:t>
            </w:r>
            <w:r w:rsidR="00EF5B3D">
              <w:rPr>
                <w:noProof/>
                <w:webHidden/>
              </w:rPr>
              <w:tab/>
            </w:r>
            <w:r w:rsidR="00EF5B3D">
              <w:rPr>
                <w:noProof/>
                <w:webHidden/>
              </w:rPr>
              <w:fldChar w:fldCharType="begin"/>
            </w:r>
            <w:r w:rsidR="00EF5B3D">
              <w:rPr>
                <w:noProof/>
                <w:webHidden/>
              </w:rPr>
              <w:instrText xml:space="preserve"> PAGEREF _Toc80809860 \h </w:instrText>
            </w:r>
            <w:r w:rsidR="00EF5B3D">
              <w:rPr>
                <w:noProof/>
                <w:webHidden/>
              </w:rPr>
            </w:r>
            <w:r w:rsidR="00EF5B3D">
              <w:rPr>
                <w:noProof/>
                <w:webHidden/>
              </w:rPr>
              <w:fldChar w:fldCharType="separate"/>
            </w:r>
            <w:r w:rsidR="00EF5B3D">
              <w:rPr>
                <w:noProof/>
                <w:webHidden/>
              </w:rPr>
              <w:t>13</w:t>
            </w:r>
            <w:r w:rsidR="00EF5B3D">
              <w:rPr>
                <w:noProof/>
                <w:webHidden/>
              </w:rPr>
              <w:fldChar w:fldCharType="end"/>
            </w:r>
          </w:hyperlink>
        </w:p>
        <w:p w14:paraId="3E77C6DE" w14:textId="7E7FAF4F"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61" w:history="1">
            <w:r w:rsidR="00EF5B3D" w:rsidRPr="00D96801">
              <w:rPr>
                <w:rStyle w:val="Hyperlink"/>
                <w:noProof/>
              </w:rPr>
              <w:t>BAB V KESIMPULAN DAN SARAN</w:t>
            </w:r>
            <w:r w:rsidR="00EF5B3D">
              <w:rPr>
                <w:noProof/>
                <w:webHidden/>
              </w:rPr>
              <w:tab/>
            </w:r>
            <w:r w:rsidR="00EF5B3D">
              <w:rPr>
                <w:noProof/>
                <w:webHidden/>
              </w:rPr>
              <w:fldChar w:fldCharType="begin"/>
            </w:r>
            <w:r w:rsidR="00EF5B3D">
              <w:rPr>
                <w:noProof/>
                <w:webHidden/>
              </w:rPr>
              <w:instrText xml:space="preserve"> PAGEREF _Toc80809861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14151B1A" w14:textId="5E5EF84A"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62" w:history="1">
            <w:r w:rsidR="00EF5B3D" w:rsidRPr="00D96801">
              <w:rPr>
                <w:rStyle w:val="Hyperlink"/>
                <w:noProof/>
              </w:rPr>
              <w:t>5.1</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Kesimpulan</w:t>
            </w:r>
            <w:r w:rsidR="00EF5B3D">
              <w:rPr>
                <w:noProof/>
                <w:webHidden/>
              </w:rPr>
              <w:tab/>
            </w:r>
            <w:r w:rsidR="00EF5B3D">
              <w:rPr>
                <w:noProof/>
                <w:webHidden/>
              </w:rPr>
              <w:fldChar w:fldCharType="begin"/>
            </w:r>
            <w:r w:rsidR="00EF5B3D">
              <w:rPr>
                <w:noProof/>
                <w:webHidden/>
              </w:rPr>
              <w:instrText xml:space="preserve"> PAGEREF _Toc80809862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08BD6FDE" w14:textId="735A059C" w:rsidR="00EF5B3D" w:rsidRDefault="001E5601">
          <w:pPr>
            <w:pStyle w:val="TOC2"/>
            <w:tabs>
              <w:tab w:val="left" w:pos="880"/>
              <w:tab w:val="right" w:leader="dot" w:pos="7927"/>
            </w:tabs>
            <w:rPr>
              <w:rFonts w:asciiTheme="minorHAnsi" w:eastAsiaTheme="minorEastAsia" w:hAnsiTheme="minorHAnsi" w:cstheme="minorBidi"/>
              <w:noProof/>
              <w:sz w:val="22"/>
              <w:szCs w:val="22"/>
              <w:lang w:val="en-ID" w:eastAsia="en-ID"/>
            </w:rPr>
          </w:pPr>
          <w:hyperlink w:anchor="_Toc80809863" w:history="1">
            <w:r w:rsidR="00EF5B3D" w:rsidRPr="00D96801">
              <w:rPr>
                <w:rStyle w:val="Hyperlink"/>
                <w:noProof/>
              </w:rPr>
              <w:t>5.2</w:t>
            </w:r>
            <w:r w:rsidR="00EF5B3D">
              <w:rPr>
                <w:rFonts w:asciiTheme="minorHAnsi" w:eastAsiaTheme="minorEastAsia" w:hAnsiTheme="minorHAnsi" w:cstheme="minorBidi"/>
                <w:noProof/>
                <w:sz w:val="22"/>
                <w:szCs w:val="22"/>
                <w:lang w:val="en-ID" w:eastAsia="en-ID"/>
              </w:rPr>
              <w:tab/>
            </w:r>
            <w:r w:rsidR="00EF5B3D" w:rsidRPr="00D96801">
              <w:rPr>
                <w:rStyle w:val="Hyperlink"/>
                <w:noProof/>
              </w:rPr>
              <w:t>Saran</w:t>
            </w:r>
            <w:r w:rsidR="00EF5B3D">
              <w:rPr>
                <w:noProof/>
                <w:webHidden/>
              </w:rPr>
              <w:tab/>
            </w:r>
            <w:r w:rsidR="00EF5B3D">
              <w:rPr>
                <w:noProof/>
                <w:webHidden/>
              </w:rPr>
              <w:fldChar w:fldCharType="begin"/>
            </w:r>
            <w:r w:rsidR="00EF5B3D">
              <w:rPr>
                <w:noProof/>
                <w:webHidden/>
              </w:rPr>
              <w:instrText xml:space="preserve"> PAGEREF _Toc80809863 \h </w:instrText>
            </w:r>
            <w:r w:rsidR="00EF5B3D">
              <w:rPr>
                <w:noProof/>
                <w:webHidden/>
              </w:rPr>
            </w:r>
            <w:r w:rsidR="00EF5B3D">
              <w:rPr>
                <w:noProof/>
                <w:webHidden/>
              </w:rPr>
              <w:fldChar w:fldCharType="separate"/>
            </w:r>
            <w:r w:rsidR="00EF5B3D">
              <w:rPr>
                <w:noProof/>
                <w:webHidden/>
              </w:rPr>
              <w:t>14</w:t>
            </w:r>
            <w:r w:rsidR="00EF5B3D">
              <w:rPr>
                <w:noProof/>
                <w:webHidden/>
              </w:rPr>
              <w:fldChar w:fldCharType="end"/>
            </w:r>
          </w:hyperlink>
        </w:p>
        <w:p w14:paraId="66794CB2" w14:textId="7D06F47B" w:rsidR="00EF5B3D" w:rsidRDefault="001E5601">
          <w:pPr>
            <w:pStyle w:val="TOC1"/>
            <w:tabs>
              <w:tab w:val="right" w:leader="dot" w:pos="7927"/>
            </w:tabs>
            <w:rPr>
              <w:rFonts w:asciiTheme="minorHAnsi" w:eastAsiaTheme="minorEastAsia" w:hAnsiTheme="minorHAnsi" w:cstheme="minorBidi"/>
              <w:noProof/>
              <w:sz w:val="22"/>
              <w:szCs w:val="22"/>
              <w:lang w:val="en-ID" w:eastAsia="en-ID"/>
            </w:rPr>
          </w:pPr>
          <w:hyperlink w:anchor="_Toc80809864" w:history="1">
            <w:r w:rsidR="00EF5B3D" w:rsidRPr="00D96801">
              <w:rPr>
                <w:rStyle w:val="Hyperlink"/>
                <w:noProof/>
              </w:rPr>
              <w:t>DAFTAR PUSTAKA</w:t>
            </w:r>
            <w:r w:rsidR="00EF5B3D">
              <w:rPr>
                <w:noProof/>
                <w:webHidden/>
              </w:rPr>
              <w:tab/>
            </w:r>
            <w:r w:rsidR="00EF5B3D">
              <w:rPr>
                <w:noProof/>
                <w:webHidden/>
              </w:rPr>
              <w:fldChar w:fldCharType="begin"/>
            </w:r>
            <w:r w:rsidR="00EF5B3D">
              <w:rPr>
                <w:noProof/>
                <w:webHidden/>
              </w:rPr>
              <w:instrText xml:space="preserve"> PAGEREF _Toc80809864 \h </w:instrText>
            </w:r>
            <w:r w:rsidR="00EF5B3D">
              <w:rPr>
                <w:noProof/>
                <w:webHidden/>
              </w:rPr>
            </w:r>
            <w:r w:rsidR="00EF5B3D">
              <w:rPr>
                <w:noProof/>
                <w:webHidden/>
              </w:rPr>
              <w:fldChar w:fldCharType="separate"/>
            </w:r>
            <w:r w:rsidR="00EF5B3D">
              <w:rPr>
                <w:noProof/>
                <w:webHidden/>
              </w:rPr>
              <w:t>15</w:t>
            </w:r>
            <w:r w:rsidR="00EF5B3D">
              <w:rPr>
                <w:noProof/>
                <w:webHidden/>
              </w:rPr>
              <w:fldChar w:fldCharType="end"/>
            </w:r>
          </w:hyperlink>
        </w:p>
        <w:p w14:paraId="073E67BF" w14:textId="3518B0E0" w:rsidR="00E84F03" w:rsidRDefault="00E027C4" w:rsidP="00E84F03">
          <w:pPr>
            <w:rPr>
              <w:b/>
              <w:bCs/>
              <w:noProof/>
            </w:rPr>
          </w:pPr>
          <w:r>
            <w:rPr>
              <w:b/>
              <w:bCs/>
              <w:noProof/>
            </w:rPr>
            <w:fldChar w:fldCharType="end"/>
          </w:r>
        </w:p>
      </w:sdtContent>
    </w:sdt>
    <w:bookmarkStart w:id="15" w:name="_Toc530564734" w:displacedByCustomXml="prev"/>
    <w:p w14:paraId="001ECA88" w14:textId="77777777" w:rsidR="00E84F03" w:rsidRDefault="00E84F03" w:rsidP="00E84F03">
      <w:pPr>
        <w:pStyle w:val="Heading1"/>
        <w:numPr>
          <w:ilvl w:val="0"/>
          <w:numId w:val="0"/>
        </w:numPr>
        <w:ind w:left="432"/>
      </w:pPr>
      <w:bookmarkStart w:id="16" w:name="_Toc80809817"/>
      <w:r>
        <w:t>DAFTAR GAMBAR</w:t>
      </w:r>
      <w:bookmarkEnd w:id="16"/>
    </w:p>
    <w:p w14:paraId="0D54898E" w14:textId="77777777" w:rsidR="006E65F2" w:rsidRDefault="007D6F16" w:rsidP="007D6F16">
      <w:pPr>
        <w:rPr>
          <w:noProof/>
        </w:rPr>
      </w:pPr>
      <w:r>
        <w:rPr>
          <w:lang w:val="id-ID"/>
        </w:rPr>
        <w:fldChar w:fldCharType="begin"/>
      </w:r>
      <w:r>
        <w:rPr>
          <w:lang w:val="id-ID"/>
        </w:rPr>
        <w:instrText xml:space="preserve"> TOC \h \z \c "Gambar 3" </w:instrText>
      </w:r>
      <w:r>
        <w:rPr>
          <w:lang w:val="id-ID"/>
        </w:rPr>
        <w:fldChar w:fldCharType="separate"/>
      </w:r>
      <w:r w:rsidR="006E65F2">
        <w:rPr>
          <w:b/>
          <w:bCs/>
          <w:noProof/>
        </w:rPr>
        <w:t>No table of figures entries found.</w:t>
      </w:r>
      <w:r>
        <w:rPr>
          <w:lang w:val="id-ID"/>
        </w:rPr>
        <w:fldChar w:fldCharType="end"/>
      </w:r>
      <w:r>
        <w:rPr>
          <w:lang w:val="id-ID"/>
        </w:rPr>
        <w:fldChar w:fldCharType="begin"/>
      </w:r>
      <w:r>
        <w:rPr>
          <w:lang w:val="id-ID"/>
        </w:rPr>
        <w:instrText xml:space="preserve"> TOC \h \z \c "Gambar 4" </w:instrText>
      </w:r>
      <w:r>
        <w:rPr>
          <w:lang w:val="id-ID"/>
        </w:rPr>
        <w:fldChar w:fldCharType="separate"/>
      </w:r>
    </w:p>
    <w:p w14:paraId="04E9B1EC" w14:textId="7F2DD470" w:rsidR="007D6F16" w:rsidRDefault="006E65F2" w:rsidP="007D6F16">
      <w:pPr>
        <w:rPr>
          <w:lang w:val="id-ID"/>
        </w:rPr>
      </w:pPr>
      <w:r>
        <w:rPr>
          <w:b/>
          <w:bCs/>
          <w:noProof/>
        </w:rPr>
        <w:t>No table of figures entries found.</w:t>
      </w:r>
      <w:r w:rsidR="007D6F16">
        <w:rPr>
          <w:lang w:val="id-ID"/>
        </w:rPr>
        <w:fldChar w:fldCharType="end"/>
      </w:r>
    </w:p>
    <w:p w14:paraId="145B54D9" w14:textId="77777777" w:rsidR="007D6F16" w:rsidRDefault="007D6F16" w:rsidP="007D6F16">
      <w:pPr>
        <w:pStyle w:val="Heading1"/>
        <w:numPr>
          <w:ilvl w:val="0"/>
          <w:numId w:val="0"/>
        </w:numPr>
        <w:ind w:left="432"/>
      </w:pPr>
      <w:bookmarkStart w:id="17" w:name="_Toc80809818"/>
      <w:r>
        <w:t>DAFTAR TABEL</w:t>
      </w:r>
      <w:bookmarkEnd w:id="17"/>
    </w:p>
    <w:p w14:paraId="1FCA8F0C" w14:textId="77777777" w:rsidR="006E65F2" w:rsidRDefault="007D6F16" w:rsidP="007D6F16">
      <w:pPr>
        <w:rPr>
          <w:noProof/>
        </w:rPr>
      </w:pPr>
      <w:r>
        <w:rPr>
          <w:lang w:val="id-ID"/>
        </w:rPr>
        <w:fldChar w:fldCharType="begin"/>
      </w:r>
      <w:r>
        <w:rPr>
          <w:lang w:val="id-ID"/>
        </w:rPr>
        <w:instrText xml:space="preserve"> TOC \h \z \c "Tabel 3" </w:instrText>
      </w:r>
      <w:r>
        <w:rPr>
          <w:lang w:val="id-ID"/>
        </w:rPr>
        <w:fldChar w:fldCharType="separate"/>
      </w:r>
      <w:r w:rsidR="006E65F2">
        <w:rPr>
          <w:b/>
          <w:bCs/>
          <w:noProof/>
        </w:rPr>
        <w:t>No table of figures entries found.</w:t>
      </w:r>
      <w:r>
        <w:rPr>
          <w:lang w:val="id-ID"/>
        </w:rPr>
        <w:fldChar w:fldCharType="end"/>
      </w:r>
      <w:r>
        <w:rPr>
          <w:lang w:val="id-ID"/>
        </w:rPr>
        <w:fldChar w:fldCharType="begin"/>
      </w:r>
      <w:r>
        <w:rPr>
          <w:lang w:val="id-ID"/>
        </w:rPr>
        <w:instrText xml:space="preserve"> TOC \h \z \c "Tabel 4" </w:instrText>
      </w:r>
      <w:r>
        <w:rPr>
          <w:lang w:val="id-ID"/>
        </w:rPr>
        <w:fldChar w:fldCharType="separate"/>
      </w:r>
    </w:p>
    <w:p w14:paraId="2D5ECF72" w14:textId="38DE7203" w:rsidR="007D6F16" w:rsidRPr="007D6F16" w:rsidRDefault="006E65F2" w:rsidP="007D6F16">
      <w:pPr>
        <w:rPr>
          <w:lang w:val="id-ID"/>
        </w:rPr>
      </w:pPr>
      <w:r>
        <w:rPr>
          <w:b/>
          <w:bCs/>
          <w:noProof/>
        </w:rPr>
        <w:t>No table of figures entries found.</w:t>
      </w:r>
      <w:r w:rsidR="007D6F16">
        <w:rPr>
          <w:lang w:val="id-ID"/>
        </w:rPr>
        <w:fldChar w:fldCharType="end"/>
      </w:r>
    </w:p>
    <w:p w14:paraId="29491ECF" w14:textId="77777777" w:rsidR="009E3B5B" w:rsidRPr="00A629A4" w:rsidRDefault="009E3B5B" w:rsidP="009E3B5B">
      <w:pPr>
        <w:keepNext/>
        <w:keepLines/>
        <w:spacing w:after="240"/>
        <w:jc w:val="center"/>
        <w:outlineLvl w:val="0"/>
        <w:rPr>
          <w:b/>
        </w:rPr>
      </w:pPr>
      <w:bookmarkStart w:id="18" w:name="_Toc25252683"/>
      <w:bookmarkStart w:id="19" w:name="_Toc80809819"/>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77777777" w:rsidR="009E3B5B" w:rsidRPr="007B6D89" w:rsidRDefault="009E3B5B" w:rsidP="009E3B5B">
      <w:pPr>
        <w:pStyle w:val="Heading1"/>
        <w:numPr>
          <w:ilvl w:val="0"/>
          <w:numId w:val="0"/>
        </w:numPr>
        <w:ind w:left="432"/>
      </w:pPr>
      <w:r>
        <w:rPr>
          <w:b w:val="0"/>
        </w:rPr>
        <w:br w:type="page"/>
      </w:r>
      <w:bookmarkStart w:id="21" w:name="_Toc25252684"/>
      <w:bookmarkStart w:id="22" w:name="_Toc80809820"/>
      <w:r w:rsidRPr="00A629A4">
        <w:lastRenderedPageBreak/>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0809821"/>
      <w:r>
        <w:rPr>
          <w:b/>
        </w:rPr>
        <w:lastRenderedPageBreak/>
        <w:t>BAB I</w:t>
      </w:r>
      <w:bookmarkStart w:id="31" w:name="_Toc25252689"/>
      <w:bookmarkEnd w:id="28"/>
      <w:r w:rsidR="00D02EC3">
        <w:rPr>
          <w:b/>
        </w:rPr>
        <w:br/>
      </w:r>
      <w:r>
        <w:rPr>
          <w:b/>
        </w:rPr>
        <w:t>PENDAHULUAN</w:t>
      </w:r>
      <w:bookmarkEnd w:id="29"/>
      <w:bookmarkEnd w:id="30"/>
      <w:bookmarkEnd w:id="31"/>
    </w:p>
    <w:p w14:paraId="6F9DE8A9" w14:textId="24777C33" w:rsidR="003145FB" w:rsidRDefault="003145FB" w:rsidP="00F00515">
      <w:pPr>
        <w:pStyle w:val="Heading2"/>
        <w:numPr>
          <w:ilvl w:val="1"/>
          <w:numId w:val="3"/>
        </w:numPr>
      </w:pPr>
      <w:bookmarkStart w:id="32" w:name="_Toc25252690"/>
      <w:bookmarkStart w:id="33" w:name="_Toc80809822"/>
      <w:bookmarkStart w:id="34" w:name="_Toc431729084"/>
      <w:bookmarkStart w:id="35" w:name="_Toc464720218"/>
      <w:r>
        <w:softHyphen/>
      </w:r>
      <w:r>
        <w:softHyphen/>
      </w:r>
      <w:r>
        <w:softHyphen/>
      </w:r>
      <w:r>
        <w:softHyphen/>
      </w:r>
      <w:r w:rsidRPr="00B35969">
        <w:t>Latar Belakang Masalah</w:t>
      </w:r>
      <w:bookmarkEnd w:id="32"/>
      <w:bookmarkEnd w:id="33"/>
    </w:p>
    <w:p w14:paraId="4678257E" w14:textId="50DD41B6" w:rsidR="00704D4E" w:rsidRDefault="00704D4E" w:rsidP="00704D4E">
      <w:pPr>
        <w:ind w:left="720" w:firstLine="720"/>
      </w:pPr>
      <w:r>
        <w:t>Pandemi COVID-19 yang saat ini menerpa seluruh belahan dunia telah memberi dampak keterpurukan bidang ekonomi yang cukup serius, dapat dilihat pada beberapa negara telah mengalami resesi dikarenakan pandemi ini. Indonesia merupakan salah satu negara yang tidak luput terkena dampak pandemi dalam bidang ekonomi, termasuk dalam penjualan karya seni</w:t>
      </w:r>
      <w:r w:rsidR="00B81DDC">
        <w:t xml:space="preserve"> para seniman indonesia</w:t>
      </w:r>
      <w:r w:rsidR="001A7D21">
        <w:t>.</w:t>
      </w:r>
      <w:r w:rsidR="00563A7C">
        <w:fldChar w:fldCharType="begin" w:fldLock="1"/>
      </w:r>
      <w:r w:rsidR="00563A7C">
        <w:instrText>ADDIN CSL_CITATION {"citationItems":[{"id":"ITEM-1","itemData":{"DOI":"10.28989/kacanegara.v4i1.832","ISSN":"2615-6717","author":[{"dropping-particle":"","family":"Radjaban","given":"Radjaban","non-dropping-particle":"","parse-names":false,"suffix":""},{"dropping-particle":"","family":"Dewi","given":"Septi Riana","non-dropping-particle":"","parse-names":false,"suffix":""},{"dropping-particle":"","family":"Rianto","given":"Rianto","non-dropping-particle":"","parse-names":false,"suffix":""}],"container-title":"KACANEGARA Jurnal Pengabdian pada Masyarakat","id":"ITEM-1","issue":"1","issued":{"date-parts":[["2021"]]},"page":"101","title":"Implementasi Website Untuk Meningkatkan Omset Penjualan Batik Berkah Lestari","type":"article-journal","volume":"4"},"uris":["http://www.mendeley.com/documents/?uuid=6aeeeb8d-ff46-4a8d-8d9c-e88d9b0e7082"]}],"mendeley":{"formattedCitation":"[1]","plainTextFormattedCitation":"[1]","previouslyFormattedCitation":"[1]"},"properties":{"noteIndex":0},"schema":"https://github.com/citation-style-language/schema/raw/master/csl-citation.json"}</w:instrText>
      </w:r>
      <w:r w:rsidR="00563A7C">
        <w:fldChar w:fldCharType="separate"/>
      </w:r>
      <w:r w:rsidR="00563A7C" w:rsidRPr="00563A7C">
        <w:rPr>
          <w:noProof/>
        </w:rPr>
        <w:t>[1]</w:t>
      </w:r>
      <w:r w:rsidR="00563A7C">
        <w:fldChar w:fldCharType="end"/>
      </w:r>
      <w:r w:rsidR="004F6336">
        <w:t xml:space="preserve"> Sehingga pandemi 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25435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2]","plainTextFormattedCitation":"[2]","previouslyFormattedCitation":"[2]"},"properties":{"noteIndex":0},"schema":"https://github.com/citation-style-language/schema/raw/master/csl-citation.json"}</w:instrText>
      </w:r>
      <w:r w:rsidR="00D9256B">
        <w:fldChar w:fldCharType="separate"/>
      </w:r>
      <w:r w:rsidR="00D9256B" w:rsidRPr="00D9256B">
        <w:rPr>
          <w:noProof/>
        </w:rPr>
        <w:t>[2]</w:t>
      </w:r>
      <w:r w:rsidR="00D9256B">
        <w:fldChar w:fldCharType="end"/>
      </w:r>
      <w:r w:rsidR="004F6336">
        <w:t xml:space="preserve"> </w:t>
      </w:r>
    </w:p>
    <w:p w14:paraId="2E01998C" w14:textId="56AC7226" w:rsidR="00704D4E" w:rsidRDefault="001A7D21" w:rsidP="00E64774">
      <w:pPr>
        <w:ind w:left="720" w:firstLine="720"/>
      </w:pPr>
      <w:r>
        <w:t>Berdasarkan penelitian terdahulu, menyatakan bahwa a</w:t>
      </w:r>
      <w:r w:rsidRPr="001A7D21">
        <w:t>dopsi teknologi informasi dalam tingkat perusahaan dapat meningkatkan fleksibilitas organisasi, sehingga memungkinkan untuk mengubah praktik bisnis menjadi lebih cepat. Di satu sisi, hal ini</w:t>
      </w:r>
      <w:r w:rsidR="00C17927">
        <w:t xml:space="preserve"> juga</w:t>
      </w:r>
      <w:r w:rsidRPr="001A7D21">
        <w:t xml:space="preserve"> dapat meredam dampak pandemi dengan memfasilitasi interaksi bekerja yang dapat dilakukan hari dari rumah saja </w:t>
      </w:r>
      <w:r w:rsidRPr="00862948">
        <w:rPr>
          <w:highlight w:val="yellow"/>
        </w:rPr>
        <w:t>dan meningkatkan omset penjualan secara online</w:t>
      </w:r>
      <w:r w:rsidRPr="001A7D21">
        <w:t>. Adopsi teknologi informasi secara signifikan dapat melindungi pekerja dari konsekuensi ekonomi dari dampak pandemi.</w:t>
      </w:r>
      <w:r>
        <w:fldChar w:fldCharType="begin" w:fldLock="1"/>
      </w:r>
      <w:r w:rsidR="0025435A">
        <w:instrText>ADDIN CSL_CITATION {"citationItems":[{"id":"ITEM-1","itemData":{"DOI":"10.2139/ssrn.3721520","ISSN":"1018-5941","abstract":"… 8720 IT Shields: Technology Adoption and Economic Resilience during the Covid-19 Pandemic Abstract … adopt more technology may just be more economically developed and thus more resilient to economic shocks … We estimate the following linear probability model …","author":[{"dropping-particle":"","family":"Pierri","given":"Nicola","non-dropping-particle":"","parse-names":false,"suffix":""},{"dropping-particle":"","family":"Timmer","given":"Yannick","non-dropping-particle":"","parse-names":false,"suffix":""}],"container-title":"SSRN Electronic Journal","id":"ITEM-1","issued":{"date-parts":[["2020"]]},"title":"IT Shields: Technology Adoption and Economic Resilience during the COVID-19 Pandemic","type":"article-journal"},"uris":["http://www.mendeley.com/documents/?uuid=e871fbc5-2fec-4ad8-8fe7-58f958ff8438"]}],"mendeley":{"formattedCitation":"[3]","plainTextFormattedCitation":"[3]","previouslyFormattedCitation":"[3]"},"properties":{"noteIndex":0},"schema":"https://github.com/citation-style-language/schema/raw/master/csl-citation.json"}</w:instrText>
      </w:r>
      <w:r>
        <w:fldChar w:fldCharType="separate"/>
      </w:r>
      <w:r w:rsidR="00D9256B" w:rsidRPr="00D9256B">
        <w:rPr>
          <w:noProof/>
        </w:rPr>
        <w:t>[3]</w:t>
      </w:r>
      <w:r>
        <w:fldChar w:fldCharType="end"/>
      </w:r>
      <w:r w:rsidRPr="001A7D21">
        <w:t xml:space="preserve"> </w:t>
      </w:r>
      <w:r w:rsidR="00704D4E">
        <w:t>PT. Budi Digdaya Berkah Santosa merupakan sebuah perusahaan yang bergerak di bidang Art Agency and Creative Community di bawah BDBS Company – Digital Visual Media, Management and Creative Community yang berfokus pada bidang seni kreatif di Indonesia. Perusahaan ini lebih dikenal dengan branding Jogja Painting, yang menawarkan berbagai produk dan jasa pada bidang seni, 3D trick art, dan art merchandising.</w:t>
      </w:r>
    </w:p>
    <w:p w14:paraId="16E47C35" w14:textId="519E634A" w:rsidR="00D71AF7" w:rsidRPr="00704D4E" w:rsidRDefault="00704D4E" w:rsidP="00704D4E">
      <w:pPr>
        <w:ind w:left="720" w:firstLine="720"/>
      </w:pPr>
      <w:r>
        <w:t xml:space="preserve">PT. Budi Digdaya Berkah Santosa telah membangun suatu komunitas seniman indonesia </w:t>
      </w:r>
      <w:r w:rsidR="00B81DDC">
        <w:t xml:space="preserve">bernama IDNFT </w:t>
      </w:r>
      <w:r>
        <w:t xml:space="preserve">yang di dalamnya terdapat banyak kegiatan yang dapat dilakukan terkait dengan seni dan hasil karya </w:t>
      </w:r>
      <w:r>
        <w:lastRenderedPageBreak/>
        <w:t>yang telah diciptakan</w:t>
      </w:r>
      <w:r w:rsidR="00C17927">
        <w:t xml:space="preserve">, sehingga </w:t>
      </w:r>
      <w:r w:rsidR="00E64774">
        <w:t xml:space="preserve">perusahaan ini </w:t>
      </w:r>
      <w:r>
        <w:t>menggagas ide untuk dapat membuat sebuah sistem berupa website yang memiliki fitur forum informasi dan penjualan untuk dapat mempromosikan serta menjual hasil karya tersebut. Pembangunan sistem penjualan hasil karya seni ini, diharapkan akan membantu perusahaan dalam memberikan fasilitas</w:t>
      </w:r>
      <w:r w:rsidR="00C17927">
        <w:t xml:space="preserve"> terbaik bagi komunitas seperti</w:t>
      </w:r>
      <w:r>
        <w:t xml:space="preserve"> forum informasi dan jual beli hasil karya</w:t>
      </w:r>
      <w:r w:rsidR="00C17927">
        <w:t xml:space="preserve">. </w:t>
      </w:r>
    </w:p>
    <w:p w14:paraId="17F39D8C" w14:textId="7DC7D974" w:rsidR="003145FB" w:rsidRDefault="003145FB" w:rsidP="00F00515">
      <w:pPr>
        <w:pStyle w:val="Heading2"/>
        <w:numPr>
          <w:ilvl w:val="1"/>
          <w:numId w:val="3"/>
        </w:numPr>
      </w:pPr>
      <w:bookmarkStart w:id="36" w:name="_Toc25252691"/>
      <w:bookmarkStart w:id="37" w:name="_Toc80809823"/>
      <w:bookmarkEnd w:id="34"/>
      <w:bookmarkEnd w:id="35"/>
      <w:r w:rsidRPr="00B35969">
        <w:t>Identifikasi Masalah</w:t>
      </w:r>
      <w:bookmarkEnd w:id="36"/>
      <w:bookmarkEnd w:id="37"/>
    </w:p>
    <w:p w14:paraId="557E9B3C" w14:textId="037A4949" w:rsidR="005554D4" w:rsidRPr="005554D4" w:rsidRDefault="005554D4" w:rsidP="005554D4">
      <w:pPr>
        <w:ind w:left="720" w:firstLine="720"/>
        <w:rPr>
          <w:lang w:val="id-ID"/>
        </w:rPr>
      </w:pPr>
      <w:r w:rsidRPr="005554D4">
        <w:rPr>
          <w:lang w:val="id-ID"/>
        </w:rPr>
        <w:t>Berdasarkan uraian latar belakang masalah di atas, dapat disimpulkan</w:t>
      </w:r>
      <w:r>
        <w:t xml:space="preserve"> </w:t>
      </w:r>
      <w:r w:rsidRPr="005554D4">
        <w:rPr>
          <w:lang w:val="id-ID"/>
        </w:rPr>
        <w:t>bahwa permasalahan yang ada di PT. Budi Digdaya Berkah Santosa yaitu:</w:t>
      </w:r>
    </w:p>
    <w:p w14:paraId="039635E6" w14:textId="77777777" w:rsidR="005554D4" w:rsidRDefault="005554D4" w:rsidP="005554D4">
      <w:pPr>
        <w:pStyle w:val="ListParagraph"/>
        <w:numPr>
          <w:ilvl w:val="0"/>
          <w:numId w:val="13"/>
        </w:numPr>
        <w:rPr>
          <w:lang w:val="id-ID"/>
        </w:rPr>
      </w:pPr>
      <w:r w:rsidRPr="005554D4">
        <w:rPr>
          <w:lang w:val="id-ID"/>
        </w:rPr>
        <w:t>PT. Budi Digdaya Berkah Santosa membangun sebuah komunitas yang</w:t>
      </w:r>
      <w:r>
        <w:t xml:space="preserve"> </w:t>
      </w:r>
      <w:r w:rsidRPr="005554D4">
        <w:rPr>
          <w:lang w:val="id-ID"/>
        </w:rPr>
        <w:t>belum memiliki aplikasi yang dapat digunakan sebagai forum informasi</w:t>
      </w:r>
      <w:r>
        <w:t xml:space="preserve"> </w:t>
      </w:r>
      <w:r w:rsidRPr="005554D4">
        <w:rPr>
          <w:lang w:val="id-ID"/>
        </w:rPr>
        <w:t>antar seniman, portofolio dan penjelasan terkait perusahaan.</w:t>
      </w:r>
    </w:p>
    <w:p w14:paraId="76EE4547" w14:textId="7F93DE4F" w:rsidR="005554D4" w:rsidRPr="005554D4" w:rsidRDefault="005554D4" w:rsidP="005554D4">
      <w:pPr>
        <w:pStyle w:val="ListParagraph"/>
        <w:numPr>
          <w:ilvl w:val="0"/>
          <w:numId w:val="13"/>
        </w:numPr>
        <w:rPr>
          <w:lang w:val="id-ID"/>
        </w:rPr>
      </w:pPr>
      <w:r w:rsidRPr="005554D4">
        <w:rPr>
          <w:lang w:val="id-ID"/>
        </w:rPr>
        <w:t>Proses promosi dan transaksi jual beli hasil karya para seniman</w:t>
      </w:r>
      <w:r>
        <w:t xml:space="preserve"> </w:t>
      </w:r>
      <w:r w:rsidRPr="005554D4">
        <w:rPr>
          <w:lang w:val="id-ID"/>
        </w:rPr>
        <w:t>membutuhkan media website agar proses tersebut dapat informatif dan</w:t>
      </w:r>
      <w:r>
        <w:t xml:space="preserve"> </w:t>
      </w:r>
      <w:r w:rsidRPr="005554D4">
        <w:rPr>
          <w:lang w:val="id-ID"/>
        </w:rPr>
        <w:t>mudah diakses.</w:t>
      </w:r>
    </w:p>
    <w:p w14:paraId="77EFCAF7" w14:textId="79A659DF" w:rsidR="003145FB" w:rsidRDefault="003145FB" w:rsidP="00F00515">
      <w:pPr>
        <w:pStyle w:val="Heading2"/>
        <w:numPr>
          <w:ilvl w:val="1"/>
          <w:numId w:val="3"/>
        </w:numPr>
      </w:pPr>
      <w:bookmarkStart w:id="38" w:name="_Toc25252692"/>
      <w:bookmarkStart w:id="39" w:name="_Toc80809824"/>
      <w:r w:rsidRPr="00B35969">
        <w:t>Batasan Masalah</w:t>
      </w:r>
      <w:bookmarkEnd w:id="38"/>
      <w:bookmarkEnd w:id="39"/>
      <w:r w:rsidRPr="00B35969">
        <w:t xml:space="preserve"> </w:t>
      </w:r>
    </w:p>
    <w:p w14:paraId="0E7485AD" w14:textId="59F2854D" w:rsidR="005554D4" w:rsidRPr="005554D4" w:rsidRDefault="005554D4" w:rsidP="005554D4">
      <w:pPr>
        <w:ind w:left="720" w:firstLine="720"/>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5554D4">
        <w:rPr>
          <w:lang w:val="id-ID"/>
        </w:rPr>
        <w:t>direncanakan. Batasan-batasan tersebut diantaranya:</w:t>
      </w:r>
    </w:p>
    <w:p w14:paraId="589A58B3" w14:textId="77777777" w:rsidR="005554D4" w:rsidRDefault="005554D4" w:rsidP="005554D4">
      <w:pPr>
        <w:pStyle w:val="ListParagraph"/>
        <w:numPr>
          <w:ilvl w:val="0"/>
          <w:numId w:val="14"/>
        </w:numPr>
        <w:ind w:left="1418"/>
        <w:rPr>
          <w:lang w:val="id-ID"/>
        </w:rPr>
      </w:pPr>
      <w:r w:rsidRPr="005554D4">
        <w:rPr>
          <w:lang w:val="id-ID"/>
        </w:rPr>
        <w:t>Proses jual beli pada aplikasi yang akan dibangun tidak memberikan</w:t>
      </w:r>
      <w:r>
        <w:t xml:space="preserve"> </w:t>
      </w:r>
      <w:r w:rsidRPr="005554D4">
        <w:rPr>
          <w:lang w:val="id-ID"/>
        </w:rPr>
        <w:t>pilihan ekspedisi dalam proses pengiriman produk dan hanya dapat</w:t>
      </w:r>
      <w:r>
        <w:t xml:space="preserve"> </w:t>
      </w:r>
      <w:r w:rsidRPr="005554D4">
        <w:rPr>
          <w:lang w:val="id-ID"/>
        </w:rPr>
        <w:t>ditentukan oleh pihak penjual.</w:t>
      </w:r>
    </w:p>
    <w:p w14:paraId="321D969A" w14:textId="77777777" w:rsidR="005554D4" w:rsidRDefault="005554D4" w:rsidP="005554D4">
      <w:pPr>
        <w:pStyle w:val="ListParagraph"/>
        <w:numPr>
          <w:ilvl w:val="0"/>
          <w:numId w:val="14"/>
        </w:numPr>
        <w:ind w:left="1418"/>
        <w:rPr>
          <w:lang w:val="id-ID"/>
        </w:rPr>
      </w:pPr>
      <w:r w:rsidRPr="005554D4">
        <w:rPr>
          <w:lang w:val="id-ID"/>
        </w:rPr>
        <w:t>Aplikasi yang akan dibangun tidak memberikan pilihan metode</w:t>
      </w:r>
      <w:r>
        <w:t xml:space="preserve"> </w:t>
      </w:r>
      <w:r w:rsidRPr="005554D4">
        <w:rPr>
          <w:lang w:val="id-ID"/>
        </w:rPr>
        <w:t>pembayaran, metode yang diberikan hanya melalui transfer bank dan</w:t>
      </w:r>
      <w:r>
        <w:t xml:space="preserve"> </w:t>
      </w:r>
      <w:r w:rsidRPr="005554D4">
        <w:rPr>
          <w:lang w:val="id-ID"/>
        </w:rPr>
        <w:t>mengunggah bukti transfer ke dalam aplikasi.</w:t>
      </w:r>
    </w:p>
    <w:p w14:paraId="7DD2B63F" w14:textId="7F8BBA6B" w:rsidR="005554D4" w:rsidRPr="005554D4" w:rsidRDefault="005554D4" w:rsidP="005554D4">
      <w:pPr>
        <w:pStyle w:val="ListParagraph"/>
        <w:numPr>
          <w:ilvl w:val="0"/>
          <w:numId w:val="14"/>
        </w:numPr>
        <w:ind w:left="1418"/>
        <w:rPr>
          <w:lang w:val="id-ID"/>
        </w:rPr>
      </w:pPr>
      <w:r w:rsidRPr="005554D4">
        <w:rPr>
          <w:lang w:val="id-ID"/>
        </w:rPr>
        <w:t>Aplikasi yang akan dibangun tidak menggunakan metode NFT Art</w:t>
      </w:r>
      <w:r>
        <w:t xml:space="preserve"> </w:t>
      </w:r>
      <w:r w:rsidRPr="005554D4">
        <w:rPr>
          <w:lang w:val="id-ID"/>
        </w:rPr>
        <w:t>dalam proses jual beli.</w:t>
      </w:r>
    </w:p>
    <w:p w14:paraId="454A4E08" w14:textId="06BA2932" w:rsidR="003145FB" w:rsidRDefault="003145FB" w:rsidP="00F00515">
      <w:pPr>
        <w:pStyle w:val="Heading2"/>
        <w:numPr>
          <w:ilvl w:val="1"/>
          <w:numId w:val="3"/>
        </w:numPr>
      </w:pPr>
      <w:bookmarkStart w:id="40" w:name="_Toc25252693"/>
      <w:bookmarkStart w:id="41" w:name="_Toc80809825"/>
      <w:r w:rsidRPr="00B35969">
        <w:lastRenderedPageBreak/>
        <w:t>Maksud dan Tujuan</w:t>
      </w:r>
      <w:bookmarkEnd w:id="40"/>
      <w:bookmarkEnd w:id="41"/>
      <w:r w:rsidRPr="00B35969">
        <w:t xml:space="preserve"> </w:t>
      </w:r>
    </w:p>
    <w:p w14:paraId="4A866B7B" w14:textId="19D4FBA3" w:rsidR="005554D4" w:rsidRPr="005554D4" w:rsidRDefault="005554D4" w:rsidP="005554D4">
      <w:pPr>
        <w:ind w:left="720" w:firstLine="720"/>
        <w:rPr>
          <w:lang w:val="id-ID"/>
        </w:rPr>
      </w:pPr>
      <w:r w:rsidRPr="005554D4">
        <w:rPr>
          <w:lang w:val="id-ID"/>
        </w:rPr>
        <w:t>Berdasarkan permasalahan yang ada, tujuan dari dibangunnya sistem</w:t>
      </w:r>
      <w:r>
        <w:t xml:space="preserve"> </w:t>
      </w:r>
      <w:r w:rsidRPr="005554D4">
        <w:rPr>
          <w:lang w:val="id-ID"/>
        </w:rPr>
        <w:t>penjualan hasil karya seni pada PT. Budi Digdaya Berkah Santosa yaitu:</w:t>
      </w:r>
    </w:p>
    <w:p w14:paraId="64740757" w14:textId="77777777" w:rsidR="005554D4" w:rsidRDefault="005554D4" w:rsidP="005554D4">
      <w:pPr>
        <w:pStyle w:val="ListParagraph"/>
        <w:numPr>
          <w:ilvl w:val="0"/>
          <w:numId w:val="17"/>
        </w:numPr>
        <w:ind w:left="1418"/>
        <w:rPr>
          <w:lang w:val="id-ID"/>
        </w:rPr>
      </w:pPr>
      <w:r w:rsidRPr="005554D4">
        <w:rPr>
          <w:lang w:val="id-ID"/>
        </w:rPr>
        <w:t>Membangun aplikasi yang dapat melakukan traksaksi jual beli hasil</w:t>
      </w:r>
      <w:r>
        <w:t xml:space="preserve"> </w:t>
      </w:r>
      <w:r w:rsidRPr="005554D4">
        <w:rPr>
          <w:lang w:val="id-ID"/>
        </w:rPr>
        <w:t>karya seniman Indonesia.</w:t>
      </w:r>
    </w:p>
    <w:p w14:paraId="33296C5A" w14:textId="77777777" w:rsidR="005554D4" w:rsidRDefault="005554D4" w:rsidP="005554D4">
      <w:pPr>
        <w:pStyle w:val="ListParagraph"/>
        <w:numPr>
          <w:ilvl w:val="0"/>
          <w:numId w:val="17"/>
        </w:numPr>
        <w:ind w:left="1418"/>
        <w:rPr>
          <w:lang w:val="id-ID"/>
        </w:rPr>
      </w:pPr>
      <w:r w:rsidRPr="005554D4">
        <w:rPr>
          <w:lang w:val="id-ID"/>
        </w:rPr>
        <w:t>Membantu dalam melakukan proses jual beli seni secara online.</w:t>
      </w:r>
    </w:p>
    <w:p w14:paraId="2ECB0D63" w14:textId="7BF64E5E" w:rsidR="005554D4" w:rsidRPr="005554D4" w:rsidRDefault="005554D4" w:rsidP="005554D4">
      <w:pPr>
        <w:pStyle w:val="ListParagraph"/>
        <w:numPr>
          <w:ilvl w:val="0"/>
          <w:numId w:val="17"/>
        </w:numPr>
        <w:ind w:left="1418"/>
        <w:rPr>
          <w:lang w:val="id-ID"/>
        </w:rPr>
      </w:pPr>
      <w:r w:rsidRPr="005554D4">
        <w:rPr>
          <w:lang w:val="id-ID"/>
        </w:rPr>
        <w:t>Membantu perusahaan dalam memberikan fasilitas website agar seluruh</w:t>
      </w:r>
      <w:r>
        <w:t xml:space="preserve"> </w:t>
      </w:r>
      <w:r w:rsidRPr="005554D4">
        <w:rPr>
          <w:lang w:val="id-ID"/>
        </w:rPr>
        <w:t>informasi dan proses jual beli dapat dilakukan lebih mudah dan</w:t>
      </w:r>
      <w:r>
        <w:t xml:space="preserve"> </w:t>
      </w:r>
      <w:r w:rsidRPr="005554D4">
        <w:rPr>
          <w:lang w:val="id-ID"/>
        </w:rPr>
        <w:t>informatif.</w:t>
      </w:r>
    </w:p>
    <w:p w14:paraId="4EA05CC0" w14:textId="534651BC" w:rsidR="003145FB" w:rsidRDefault="003145FB" w:rsidP="00F00515">
      <w:pPr>
        <w:pStyle w:val="Heading2"/>
        <w:numPr>
          <w:ilvl w:val="1"/>
          <w:numId w:val="3"/>
        </w:numPr>
      </w:pPr>
      <w:bookmarkStart w:id="42" w:name="_Toc25252694"/>
      <w:bookmarkStart w:id="43" w:name="_Toc80809826"/>
      <w:r w:rsidRPr="00B35969">
        <w:t>Metodologi Penelitian</w:t>
      </w:r>
      <w:bookmarkEnd w:id="42"/>
      <w:bookmarkEnd w:id="43"/>
    </w:p>
    <w:p w14:paraId="592E603D" w14:textId="76FCD2C2" w:rsidR="00DC6F67" w:rsidRPr="00D77735" w:rsidRDefault="00D77735" w:rsidP="00DC6F67">
      <w:pPr>
        <w:ind w:left="720" w:firstLine="720"/>
      </w:pPr>
      <w:r w:rsidRPr="00CC0F26">
        <w:rPr>
          <w:highlight w:val="cyan"/>
        </w:rPr>
        <w:t xml:space="preserve">Metode penelitian yang akan kami gunakan dalam pembangunan sistem ini adalah </w:t>
      </w:r>
      <w:r w:rsidRPr="00CC0F26">
        <w:rPr>
          <w:i/>
          <w:iCs/>
          <w:highlight w:val="cyan"/>
        </w:rPr>
        <w:t>agile software development methods</w:t>
      </w:r>
      <w:r w:rsidRPr="00CC0F26">
        <w:rPr>
          <w:i/>
          <w:iCs/>
          <w:highlight w:val="cyan"/>
        </w:rPr>
        <w:t xml:space="preserve"> d</w:t>
      </w:r>
      <w:r w:rsidRPr="00CC0F26">
        <w:rPr>
          <w:highlight w:val="cyan"/>
        </w:rPr>
        <w:t xml:space="preserve">engan model scrum, </w:t>
      </w:r>
      <w:r w:rsidR="00DC6F67" w:rsidRPr="00CC0F26">
        <w:rPr>
          <w:highlight w:val="cyan"/>
        </w:rPr>
        <w:t>dan pendekatan kualitatif.</w:t>
      </w:r>
      <w:r w:rsidR="00DC6F67">
        <w:t xml:space="preserve"> </w:t>
      </w:r>
    </w:p>
    <w:p w14:paraId="79131567" w14:textId="508DB36C" w:rsidR="003145FB" w:rsidRDefault="003145FB" w:rsidP="00F00515">
      <w:pPr>
        <w:pStyle w:val="Heading3"/>
        <w:numPr>
          <w:ilvl w:val="2"/>
          <w:numId w:val="4"/>
        </w:numPr>
      </w:pPr>
      <w:bookmarkStart w:id="44" w:name="_Toc25252695"/>
      <w:bookmarkStart w:id="45" w:name="_Toc80809827"/>
      <w:r w:rsidRPr="00B35969">
        <w:t>Metode Pengumpulan Data</w:t>
      </w:r>
      <w:bookmarkEnd w:id="44"/>
      <w:bookmarkEnd w:id="45"/>
    </w:p>
    <w:p w14:paraId="672903A2" w14:textId="608F6136" w:rsidR="00DC6F67" w:rsidRDefault="00237655" w:rsidP="00237655">
      <w:pPr>
        <w:ind w:left="720" w:firstLine="720"/>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237655">
      <w:pPr>
        <w:pStyle w:val="ListParagraph"/>
        <w:numPr>
          <w:ilvl w:val="0"/>
          <w:numId w:val="37"/>
        </w:numPr>
        <w:ind w:left="1418"/>
      </w:pPr>
      <w:proofErr w:type="gramStart"/>
      <w:r>
        <w:t>Observasi</w:t>
      </w:r>
      <w:r w:rsidR="00237655">
        <w:t xml:space="preserve"> :</w:t>
      </w:r>
      <w:proofErr w:type="gramEnd"/>
    </w:p>
    <w:p w14:paraId="70936657" w14:textId="4A13BAB3" w:rsidR="008B2172" w:rsidRDefault="008B2172" w:rsidP="008B2172">
      <w:pPr>
        <w:ind w:left="1058" w:firstLine="360"/>
      </w:pPr>
      <w:r w:rsidRPr="008B2172">
        <w:rPr>
          <w:highlight w:val="yellow"/>
        </w:rPr>
        <w:t>Pada kerja praktik ini, observasi dilakukan dengan mengamati proses bisnis yang berlangsung dalam komunitas IDNFT, mulai dari proses pendataan anggota komunitas, perbedaan kebutuhan antara anggota dan non-anggota, proses jual beli karya seni komunitas, sampai dengan proses penyusunan laporan penjualan yang terkait.</w:t>
      </w:r>
      <w:r>
        <w:t xml:space="preserve"> </w:t>
      </w:r>
    </w:p>
    <w:p w14:paraId="2014C766" w14:textId="61683F8C" w:rsidR="008B2172" w:rsidRDefault="008B2172" w:rsidP="00237655">
      <w:pPr>
        <w:pStyle w:val="ListParagraph"/>
        <w:numPr>
          <w:ilvl w:val="0"/>
          <w:numId w:val="37"/>
        </w:numPr>
        <w:ind w:left="1418"/>
      </w:pPr>
      <w:proofErr w:type="gramStart"/>
      <w:r>
        <w:t>Wawancara :</w:t>
      </w:r>
      <w:proofErr w:type="gramEnd"/>
    </w:p>
    <w:p w14:paraId="2775FD62" w14:textId="1C16734C" w:rsidR="00237655" w:rsidRDefault="00237655" w:rsidP="008B2172">
      <w:pPr>
        <w:ind w:left="1058" w:firstLine="360"/>
      </w:pPr>
      <w:r>
        <w:t xml:space="preserve">Wawancara merupakan komunikasi </w:t>
      </w:r>
      <w:r w:rsidR="0025435A">
        <w:t xml:space="preserve">atau interaksi </w:t>
      </w:r>
      <w:r>
        <w:t>dua arah unuk mendapatkan data dari responden</w:t>
      </w:r>
      <w:r w:rsidR="0025435A">
        <w:fldChar w:fldCharType="begin" w:fldLock="1"/>
      </w:r>
      <w:r w:rsidR="0025435A">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4]","plainTextFormattedCitation":"[4]"},"properties":{"noteIndex":0},"schema":"https://github.com/citation-style-language/schema/raw/master/csl-citation.json"}</w:instrText>
      </w:r>
      <w:r w:rsidR="0025435A">
        <w:fldChar w:fldCharType="separate"/>
      </w:r>
      <w:r w:rsidR="0025435A" w:rsidRPr="0025435A">
        <w:rPr>
          <w:noProof/>
        </w:rPr>
        <w:t>[4]</w:t>
      </w:r>
      <w:r w:rsidR="0025435A">
        <w:fldChar w:fldCharType="end"/>
      </w:r>
      <w:r w:rsidR="0025435A">
        <w:t xml:space="preserve">. </w:t>
      </w:r>
      <w:r w:rsidR="008B2172">
        <w:t xml:space="preserve">Pada kerja praktik ini, wawancara dilakukan dengan melakukan zoom meeting secara berkala bersama dengan CEO </w:t>
      </w:r>
      <w:bookmarkStart w:id="46" w:name="_Hlk82340909"/>
      <w:r w:rsidR="008B2172">
        <w:t xml:space="preserve">PT. Budi Digdaya </w:t>
      </w:r>
      <w:r w:rsidR="008B2172" w:rsidRPr="008B2172">
        <w:t>Berkah Santosa</w:t>
      </w:r>
      <w:bookmarkEnd w:id="46"/>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p>
    <w:p w14:paraId="054B4844" w14:textId="2451DD90" w:rsidR="00237655" w:rsidRDefault="00237655" w:rsidP="00237655">
      <w:pPr>
        <w:pStyle w:val="ListParagraph"/>
        <w:numPr>
          <w:ilvl w:val="0"/>
          <w:numId w:val="37"/>
        </w:numPr>
        <w:ind w:left="1418"/>
      </w:pPr>
      <w:r>
        <w:lastRenderedPageBreak/>
        <w:t xml:space="preserve">Studi </w:t>
      </w:r>
      <w:proofErr w:type="gramStart"/>
      <w:r>
        <w:t>Pustaka :</w:t>
      </w:r>
      <w:proofErr w:type="gramEnd"/>
      <w:r>
        <w:t xml:space="preserve"> </w:t>
      </w:r>
    </w:p>
    <w:p w14:paraId="73ADA491" w14:textId="7FFEB73C" w:rsidR="00F324E1" w:rsidRPr="00237655" w:rsidRDefault="00F324E1" w:rsidP="00F324E1">
      <w:pPr>
        <w:ind w:left="1058"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F00515">
      <w:pPr>
        <w:pStyle w:val="Heading3"/>
        <w:numPr>
          <w:ilvl w:val="2"/>
          <w:numId w:val="4"/>
        </w:numPr>
      </w:pPr>
      <w:bookmarkStart w:id="47" w:name="_Toc25252696"/>
      <w:bookmarkStart w:id="48" w:name="_Toc80809828"/>
      <w:r w:rsidRPr="00B35969">
        <w:t>Metode Pengembangan Sistem</w:t>
      </w:r>
      <w:bookmarkEnd w:id="47"/>
      <w:bookmarkEnd w:id="48"/>
      <w:r w:rsidRPr="00B35969">
        <w:t xml:space="preserve"> </w:t>
      </w:r>
    </w:p>
    <w:p w14:paraId="06ED206E" w14:textId="7C520772" w:rsidR="00CC0F26" w:rsidRDefault="00CC0F26" w:rsidP="00CC0F26">
      <w:pPr>
        <w:ind w:left="720" w:firstLine="720"/>
      </w:pPr>
      <w:r>
        <w:t xml:space="preserve">Metode </w:t>
      </w:r>
      <w:r>
        <w:t xml:space="preserve">pengembangan sistem yang digunakan dalam kerja praktik ini adalah </w:t>
      </w:r>
      <w:r w:rsidRPr="00CC0F26">
        <w:rPr>
          <w:i/>
          <w:iCs/>
        </w:rPr>
        <w:t>agile software development methods d</w:t>
      </w:r>
      <w:r w:rsidRPr="00D77735">
        <w:t>engan</w:t>
      </w:r>
      <w:r>
        <w:t xml:space="preserve"> </w:t>
      </w:r>
      <w:r w:rsidRPr="00D77735">
        <w:t>model scrum</w:t>
      </w:r>
      <w:r>
        <w:t xml:space="preserve">, </w:t>
      </w:r>
      <w:r>
        <w:t xml:space="preserve">dengan tim scrum yang telah ditentukan sebelumnya. Adapun tahapan-tahapan scrum yang dilakukan, sebagai </w:t>
      </w:r>
      <w:proofErr w:type="gramStart"/>
      <w:r>
        <w:t>berikut :</w:t>
      </w:r>
      <w:proofErr w:type="gramEnd"/>
      <w:r>
        <w:t xml:space="preserve"> </w:t>
      </w:r>
    </w:p>
    <w:p w14:paraId="72CFD315" w14:textId="30E879D4" w:rsidR="00CC0F26" w:rsidRDefault="009D4389" w:rsidP="009D4389">
      <w:pPr>
        <w:keepNext/>
        <w:jc w:val="center"/>
      </w:pPr>
      <w:r>
        <w:rPr>
          <w:noProof/>
        </w:rPr>
        <w:t xml:space="preserve">                 </w:t>
      </w:r>
      <w:r>
        <w:rPr>
          <w:noProof/>
        </w:rPr>
        <w:drawing>
          <wp:inline distT="0" distB="0" distL="0" distR="0" wp14:anchorId="4FCF812C" wp14:editId="6AAB78C6">
            <wp:extent cx="4305593" cy="189268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5768" cy="1905947"/>
                    </a:xfrm>
                    <a:prstGeom prst="rect">
                      <a:avLst/>
                    </a:prstGeom>
                  </pic:spPr>
                </pic:pic>
              </a:graphicData>
            </a:graphic>
          </wp:inline>
        </w:drawing>
      </w:r>
    </w:p>
    <w:p w14:paraId="71F4AA0E" w14:textId="0DBF0141" w:rsidR="00CC0F26" w:rsidRPr="00CC0F26" w:rsidRDefault="00CC0F26" w:rsidP="00CC0F26">
      <w:pPr>
        <w:pStyle w:val="Caption"/>
        <w:rPr>
          <w:i/>
          <w:iCs w:val="0"/>
          <w:sz w:val="20"/>
          <w:szCs w:val="20"/>
        </w:rPr>
      </w:pPr>
      <w:r w:rsidRPr="00CC0F26">
        <w:rPr>
          <w:i/>
          <w:iCs w:val="0"/>
          <w:sz w:val="20"/>
          <w:szCs w:val="20"/>
        </w:rPr>
        <w:t xml:space="preserve">Gambar 1 </w:t>
      </w:r>
      <w:r w:rsidRPr="00CC0F26">
        <w:rPr>
          <w:i/>
          <w:iCs w:val="0"/>
          <w:sz w:val="20"/>
          <w:szCs w:val="20"/>
        </w:rPr>
        <w:fldChar w:fldCharType="begin"/>
      </w:r>
      <w:r w:rsidRPr="00CC0F26">
        <w:rPr>
          <w:i/>
          <w:iCs w:val="0"/>
          <w:sz w:val="20"/>
          <w:szCs w:val="20"/>
        </w:rPr>
        <w:instrText xml:space="preserve"> SEQ Gambar_1 \* ARABIC </w:instrText>
      </w:r>
      <w:r w:rsidRPr="00CC0F26">
        <w:rPr>
          <w:i/>
          <w:iCs w:val="0"/>
          <w:sz w:val="20"/>
          <w:szCs w:val="20"/>
        </w:rPr>
        <w:fldChar w:fldCharType="separate"/>
      </w:r>
      <w:r w:rsidRPr="00CC0F26">
        <w:rPr>
          <w:i/>
          <w:iCs w:val="0"/>
          <w:noProof/>
          <w:sz w:val="20"/>
          <w:szCs w:val="20"/>
        </w:rPr>
        <w:t>1</w:t>
      </w:r>
      <w:r w:rsidRPr="00CC0F26">
        <w:rPr>
          <w:i/>
          <w:iCs w:val="0"/>
          <w:sz w:val="20"/>
          <w:szCs w:val="20"/>
        </w:rPr>
        <w:fldChar w:fldCharType="end"/>
      </w:r>
      <w:r w:rsidRPr="00CC0F26">
        <w:rPr>
          <w:i/>
          <w:iCs w:val="0"/>
          <w:sz w:val="20"/>
          <w:szCs w:val="20"/>
        </w:rPr>
        <w:t xml:space="preserve"> Alur Metode Scrum</w:t>
      </w:r>
    </w:p>
    <w:p w14:paraId="7A13F905" w14:textId="68670A16" w:rsidR="00CC0F26" w:rsidRDefault="007D018A" w:rsidP="00CC0F26">
      <w:pPr>
        <w:pStyle w:val="ListParagraph"/>
        <w:numPr>
          <w:ilvl w:val="0"/>
          <w:numId w:val="38"/>
        </w:numPr>
        <w:ind w:left="1418"/>
      </w:pPr>
      <w:r>
        <w:t xml:space="preserve">Menyusun </w:t>
      </w:r>
      <w:r w:rsidR="00CC0F26">
        <w:t xml:space="preserve">Product Backlog </w:t>
      </w:r>
    </w:p>
    <w:p w14:paraId="47DB797A" w14:textId="09C18736" w:rsidR="00F81862" w:rsidRDefault="007D018A" w:rsidP="00A66662">
      <w:pPr>
        <w:ind w:left="1058"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r w:rsidR="00F81862">
        <w:t xml:space="preserve">Berikut adalah daftar dari fitur-fitur yang akan dibangun sesuai dengan prioritas </w:t>
      </w:r>
      <w:proofErr w:type="gramStart"/>
      <w:r w:rsidR="00F81862">
        <w:t>nya :</w:t>
      </w:r>
      <w:proofErr w:type="gramEnd"/>
    </w:p>
    <w:p w14:paraId="606CD8B7" w14:textId="7940BB04" w:rsidR="00A66662" w:rsidRPr="00A66662" w:rsidRDefault="00A66662" w:rsidP="00A66662">
      <w:pPr>
        <w:pStyle w:val="Caption"/>
        <w:ind w:left="338" w:firstLine="720"/>
      </w:pPr>
      <w:r w:rsidRPr="00A66662">
        <w:t xml:space="preserve">Tabel 1. </w:t>
      </w:r>
      <w:r w:rsidRPr="00A66662">
        <w:fldChar w:fldCharType="begin"/>
      </w:r>
      <w:r w:rsidRPr="00A66662">
        <w:instrText xml:space="preserve"> SEQ Tabel_1 \* ARABIC </w:instrText>
      </w:r>
      <w:r w:rsidRPr="00A66662">
        <w:fldChar w:fldCharType="separate"/>
      </w:r>
      <w:r w:rsidRPr="00A66662">
        <w:rPr>
          <w:noProof/>
        </w:rPr>
        <w:t>1</w:t>
      </w:r>
      <w:r w:rsidRPr="00A66662">
        <w:fldChar w:fldCharType="end"/>
      </w:r>
      <w:r w:rsidRPr="00A66662">
        <w:t xml:space="preserve"> List Product Backlog</w:t>
      </w:r>
    </w:p>
    <w:tbl>
      <w:tblPr>
        <w:tblStyle w:val="TableGrid"/>
        <w:tblW w:w="6804" w:type="dxa"/>
        <w:tblInd w:w="1129" w:type="dxa"/>
        <w:tblLook w:val="04A0" w:firstRow="1" w:lastRow="0" w:firstColumn="1" w:lastColumn="0" w:noHBand="0" w:noVBand="1"/>
      </w:tblPr>
      <w:tblGrid>
        <w:gridCol w:w="1843"/>
        <w:gridCol w:w="3686"/>
        <w:gridCol w:w="1275"/>
      </w:tblGrid>
      <w:tr w:rsidR="00862948" w14:paraId="49EFCF6D" w14:textId="77777777" w:rsidTr="00862948">
        <w:tc>
          <w:tcPr>
            <w:tcW w:w="1843" w:type="dxa"/>
          </w:tcPr>
          <w:p w14:paraId="035D9E7D" w14:textId="41DD58C9" w:rsidR="00862948" w:rsidRPr="00862948" w:rsidRDefault="00862948" w:rsidP="00862948">
            <w:pPr>
              <w:jc w:val="center"/>
              <w:rPr>
                <w:sz w:val="20"/>
                <w:szCs w:val="20"/>
              </w:rPr>
            </w:pPr>
            <w:r w:rsidRPr="00862948">
              <w:rPr>
                <w:sz w:val="20"/>
                <w:szCs w:val="20"/>
              </w:rPr>
              <w:t>ID Product Backlog</w:t>
            </w:r>
          </w:p>
        </w:tc>
        <w:tc>
          <w:tcPr>
            <w:tcW w:w="3686" w:type="dxa"/>
          </w:tcPr>
          <w:p w14:paraId="3995C467" w14:textId="0B75E67F" w:rsidR="00862948" w:rsidRPr="00862948" w:rsidRDefault="00862948" w:rsidP="00862948">
            <w:pPr>
              <w:jc w:val="center"/>
              <w:rPr>
                <w:sz w:val="20"/>
                <w:szCs w:val="20"/>
              </w:rPr>
            </w:pPr>
            <w:r w:rsidRPr="00862948">
              <w:rPr>
                <w:sz w:val="20"/>
                <w:szCs w:val="20"/>
              </w:rPr>
              <w:t>Product Backlog Item</w:t>
            </w:r>
          </w:p>
        </w:tc>
        <w:tc>
          <w:tcPr>
            <w:tcW w:w="1275" w:type="dxa"/>
          </w:tcPr>
          <w:p w14:paraId="419C7697" w14:textId="0EFBB788" w:rsidR="00862948" w:rsidRPr="00862948" w:rsidRDefault="00862948" w:rsidP="00862948">
            <w:pPr>
              <w:jc w:val="center"/>
              <w:rPr>
                <w:sz w:val="20"/>
                <w:szCs w:val="20"/>
              </w:rPr>
            </w:pPr>
            <w:r w:rsidRPr="00862948">
              <w:rPr>
                <w:sz w:val="20"/>
                <w:szCs w:val="20"/>
              </w:rPr>
              <w:t>Priority</w:t>
            </w:r>
          </w:p>
        </w:tc>
      </w:tr>
      <w:tr w:rsidR="00862948" w14:paraId="20FAB3AA" w14:textId="77777777" w:rsidTr="00862948">
        <w:tc>
          <w:tcPr>
            <w:tcW w:w="1843" w:type="dxa"/>
          </w:tcPr>
          <w:p w14:paraId="0FF55BD9" w14:textId="02671D16" w:rsidR="00862948" w:rsidRPr="00D82C86" w:rsidRDefault="00862948" w:rsidP="00205D4F">
            <w:pPr>
              <w:jc w:val="center"/>
              <w:rPr>
                <w:sz w:val="20"/>
                <w:szCs w:val="20"/>
              </w:rPr>
            </w:pPr>
            <w:r w:rsidRPr="00D82C86">
              <w:rPr>
                <w:sz w:val="20"/>
                <w:szCs w:val="20"/>
              </w:rPr>
              <w:lastRenderedPageBreak/>
              <w:t>PB01</w:t>
            </w:r>
          </w:p>
        </w:tc>
        <w:tc>
          <w:tcPr>
            <w:tcW w:w="3686" w:type="dxa"/>
          </w:tcPr>
          <w:p w14:paraId="52D13FBD" w14:textId="5A63E669" w:rsidR="00862948" w:rsidRPr="00D82C86" w:rsidRDefault="005F6529" w:rsidP="00F81862">
            <w:pPr>
              <w:rPr>
                <w:sz w:val="20"/>
                <w:szCs w:val="20"/>
              </w:rPr>
            </w:pPr>
            <w:r w:rsidRPr="00D82C86">
              <w:rPr>
                <w:sz w:val="20"/>
                <w:szCs w:val="20"/>
              </w:rPr>
              <w:t>Melakukan analisis proses bisnis untuk kebutuhan sistem</w:t>
            </w:r>
          </w:p>
        </w:tc>
        <w:tc>
          <w:tcPr>
            <w:tcW w:w="1275" w:type="dxa"/>
          </w:tcPr>
          <w:p w14:paraId="4087206F" w14:textId="3284C70A" w:rsidR="00862948" w:rsidRPr="00D82C86" w:rsidRDefault="00631532" w:rsidP="000D7C94">
            <w:pPr>
              <w:jc w:val="center"/>
              <w:rPr>
                <w:sz w:val="20"/>
                <w:szCs w:val="20"/>
              </w:rPr>
            </w:pPr>
            <w:r>
              <w:rPr>
                <w:sz w:val="20"/>
                <w:szCs w:val="20"/>
              </w:rPr>
              <w:t>1</w:t>
            </w:r>
          </w:p>
        </w:tc>
      </w:tr>
      <w:tr w:rsidR="00631532" w14:paraId="20934295" w14:textId="77777777" w:rsidTr="00862948">
        <w:tc>
          <w:tcPr>
            <w:tcW w:w="1843" w:type="dxa"/>
          </w:tcPr>
          <w:p w14:paraId="6DB67918" w14:textId="3A9AA440" w:rsidR="00631532" w:rsidRPr="00D82C86" w:rsidRDefault="00631532" w:rsidP="00631532">
            <w:pPr>
              <w:jc w:val="center"/>
              <w:rPr>
                <w:sz w:val="20"/>
                <w:szCs w:val="20"/>
              </w:rPr>
            </w:pPr>
            <w:r>
              <w:rPr>
                <w:sz w:val="20"/>
                <w:szCs w:val="20"/>
              </w:rPr>
              <w:t>PB02</w:t>
            </w:r>
          </w:p>
        </w:tc>
        <w:tc>
          <w:tcPr>
            <w:tcW w:w="3686" w:type="dxa"/>
          </w:tcPr>
          <w:p w14:paraId="0C50848F" w14:textId="20F119C7" w:rsidR="00631532" w:rsidRPr="00D82C86" w:rsidRDefault="00631532" w:rsidP="00631532">
            <w:pPr>
              <w:rPr>
                <w:sz w:val="20"/>
                <w:szCs w:val="20"/>
              </w:rPr>
            </w:pPr>
            <w:r w:rsidRPr="00D82C86">
              <w:rPr>
                <w:sz w:val="20"/>
                <w:szCs w:val="20"/>
              </w:rPr>
              <w:t xml:space="preserve">Membuat halaman fitur login </w:t>
            </w:r>
            <w:r>
              <w:rPr>
                <w:sz w:val="20"/>
                <w:szCs w:val="20"/>
              </w:rPr>
              <w:t>customer</w:t>
            </w:r>
          </w:p>
        </w:tc>
        <w:tc>
          <w:tcPr>
            <w:tcW w:w="1275" w:type="dxa"/>
          </w:tcPr>
          <w:p w14:paraId="07FA18BA" w14:textId="2A91BF11" w:rsidR="00631532" w:rsidRDefault="00631532" w:rsidP="00631532">
            <w:pPr>
              <w:jc w:val="center"/>
              <w:rPr>
                <w:sz w:val="20"/>
                <w:szCs w:val="20"/>
              </w:rPr>
            </w:pPr>
            <w:r>
              <w:rPr>
                <w:sz w:val="20"/>
                <w:szCs w:val="20"/>
              </w:rPr>
              <w:t>1</w:t>
            </w:r>
          </w:p>
        </w:tc>
      </w:tr>
      <w:tr w:rsidR="00631532" w14:paraId="6728290E" w14:textId="77777777" w:rsidTr="00862948">
        <w:tc>
          <w:tcPr>
            <w:tcW w:w="1843" w:type="dxa"/>
          </w:tcPr>
          <w:p w14:paraId="74F04E78" w14:textId="63FE3706" w:rsidR="00631532" w:rsidRDefault="00631532" w:rsidP="00631532">
            <w:pPr>
              <w:jc w:val="center"/>
              <w:rPr>
                <w:sz w:val="20"/>
                <w:szCs w:val="20"/>
              </w:rPr>
            </w:pPr>
            <w:r>
              <w:rPr>
                <w:sz w:val="20"/>
                <w:szCs w:val="20"/>
              </w:rPr>
              <w:t>PB03</w:t>
            </w:r>
          </w:p>
        </w:tc>
        <w:tc>
          <w:tcPr>
            <w:tcW w:w="3686" w:type="dxa"/>
          </w:tcPr>
          <w:p w14:paraId="41FF48E1" w14:textId="096857C9" w:rsidR="00631532" w:rsidRPr="00D82C86" w:rsidRDefault="00631532" w:rsidP="00631532">
            <w:pPr>
              <w:rPr>
                <w:sz w:val="20"/>
                <w:szCs w:val="20"/>
              </w:rPr>
            </w:pPr>
            <w:r>
              <w:rPr>
                <w:sz w:val="20"/>
                <w:szCs w:val="20"/>
              </w:rPr>
              <w:t>Membuat halaman fitur registrasi customer</w:t>
            </w:r>
          </w:p>
        </w:tc>
        <w:tc>
          <w:tcPr>
            <w:tcW w:w="1275" w:type="dxa"/>
          </w:tcPr>
          <w:p w14:paraId="799BC02B" w14:textId="345BB981" w:rsidR="00631532" w:rsidRDefault="00631532" w:rsidP="00631532">
            <w:pPr>
              <w:jc w:val="center"/>
              <w:rPr>
                <w:sz w:val="20"/>
                <w:szCs w:val="20"/>
              </w:rPr>
            </w:pPr>
            <w:r>
              <w:rPr>
                <w:sz w:val="20"/>
                <w:szCs w:val="20"/>
              </w:rPr>
              <w:t>1</w:t>
            </w:r>
          </w:p>
        </w:tc>
      </w:tr>
      <w:tr w:rsidR="00631532" w14:paraId="6CD5F385" w14:textId="77777777" w:rsidTr="00862948">
        <w:tc>
          <w:tcPr>
            <w:tcW w:w="1843" w:type="dxa"/>
          </w:tcPr>
          <w:p w14:paraId="7395E194" w14:textId="7CDBFC77" w:rsidR="00631532" w:rsidRDefault="00631532" w:rsidP="00631532">
            <w:pPr>
              <w:jc w:val="center"/>
              <w:rPr>
                <w:sz w:val="20"/>
                <w:szCs w:val="20"/>
              </w:rPr>
            </w:pPr>
            <w:r>
              <w:rPr>
                <w:sz w:val="20"/>
                <w:szCs w:val="20"/>
              </w:rPr>
              <w:t>PB04</w:t>
            </w:r>
          </w:p>
        </w:tc>
        <w:tc>
          <w:tcPr>
            <w:tcW w:w="3686" w:type="dxa"/>
          </w:tcPr>
          <w:p w14:paraId="57FBE413" w14:textId="646BEF7D" w:rsidR="00631532" w:rsidRDefault="00631532" w:rsidP="00631532">
            <w:pPr>
              <w:rPr>
                <w:sz w:val="20"/>
                <w:szCs w:val="20"/>
              </w:rPr>
            </w:pPr>
            <w:r>
              <w:rPr>
                <w:sz w:val="20"/>
                <w:szCs w:val="20"/>
              </w:rPr>
              <w:t xml:space="preserve">Membuat fitur profilling customer </w:t>
            </w:r>
            <w:r w:rsidR="00A66662">
              <w:rPr>
                <w:sz w:val="20"/>
                <w:szCs w:val="20"/>
              </w:rPr>
              <w:t>(Beta)</w:t>
            </w:r>
          </w:p>
        </w:tc>
        <w:tc>
          <w:tcPr>
            <w:tcW w:w="1275" w:type="dxa"/>
          </w:tcPr>
          <w:p w14:paraId="756989BC" w14:textId="662FEBEC" w:rsidR="00631532" w:rsidRDefault="00631532" w:rsidP="00631532">
            <w:pPr>
              <w:jc w:val="center"/>
              <w:rPr>
                <w:sz w:val="20"/>
                <w:szCs w:val="20"/>
              </w:rPr>
            </w:pPr>
            <w:r>
              <w:rPr>
                <w:sz w:val="20"/>
                <w:szCs w:val="20"/>
              </w:rPr>
              <w:t>1</w:t>
            </w:r>
          </w:p>
        </w:tc>
      </w:tr>
      <w:tr w:rsidR="00631532" w14:paraId="7B5B7653" w14:textId="77777777" w:rsidTr="00862948">
        <w:tc>
          <w:tcPr>
            <w:tcW w:w="1843" w:type="dxa"/>
          </w:tcPr>
          <w:p w14:paraId="7C281598" w14:textId="3F748230" w:rsidR="00631532" w:rsidRDefault="00631532" w:rsidP="00631532">
            <w:pPr>
              <w:jc w:val="center"/>
              <w:rPr>
                <w:sz w:val="20"/>
                <w:szCs w:val="20"/>
              </w:rPr>
            </w:pPr>
            <w:r>
              <w:rPr>
                <w:sz w:val="20"/>
                <w:szCs w:val="20"/>
              </w:rPr>
              <w:t>PB05</w:t>
            </w:r>
          </w:p>
        </w:tc>
        <w:tc>
          <w:tcPr>
            <w:tcW w:w="3686" w:type="dxa"/>
          </w:tcPr>
          <w:p w14:paraId="28D15B76" w14:textId="1D660408" w:rsidR="00631532" w:rsidRDefault="00631532" w:rsidP="00631532">
            <w:pPr>
              <w:rPr>
                <w:sz w:val="20"/>
                <w:szCs w:val="20"/>
              </w:rPr>
            </w:pPr>
            <w:r>
              <w:rPr>
                <w:sz w:val="20"/>
                <w:szCs w:val="20"/>
              </w:rPr>
              <w:t xml:space="preserve">Membuat halaman artikel atau blogging </w:t>
            </w:r>
          </w:p>
        </w:tc>
        <w:tc>
          <w:tcPr>
            <w:tcW w:w="1275" w:type="dxa"/>
          </w:tcPr>
          <w:p w14:paraId="02AE7F6F" w14:textId="6DB55C7A" w:rsidR="00631532" w:rsidRDefault="00631532" w:rsidP="00631532">
            <w:pPr>
              <w:jc w:val="center"/>
              <w:rPr>
                <w:sz w:val="20"/>
                <w:szCs w:val="20"/>
              </w:rPr>
            </w:pPr>
            <w:r>
              <w:rPr>
                <w:sz w:val="20"/>
                <w:szCs w:val="20"/>
              </w:rPr>
              <w:t>1</w:t>
            </w:r>
          </w:p>
        </w:tc>
      </w:tr>
      <w:tr w:rsidR="00631532" w14:paraId="7A38451A" w14:textId="77777777" w:rsidTr="00862948">
        <w:tc>
          <w:tcPr>
            <w:tcW w:w="1843" w:type="dxa"/>
          </w:tcPr>
          <w:p w14:paraId="6C24E8D1" w14:textId="282F792E" w:rsidR="00631532" w:rsidRDefault="00631532" w:rsidP="00631532">
            <w:pPr>
              <w:jc w:val="center"/>
              <w:rPr>
                <w:sz w:val="20"/>
                <w:szCs w:val="20"/>
              </w:rPr>
            </w:pPr>
            <w:r>
              <w:rPr>
                <w:sz w:val="20"/>
                <w:szCs w:val="20"/>
              </w:rPr>
              <w:t xml:space="preserve">PB06 </w:t>
            </w:r>
          </w:p>
        </w:tc>
        <w:tc>
          <w:tcPr>
            <w:tcW w:w="3686" w:type="dxa"/>
          </w:tcPr>
          <w:p w14:paraId="5F048B84" w14:textId="7241F320" w:rsidR="00631532" w:rsidRDefault="00631532" w:rsidP="00631532">
            <w:pPr>
              <w:rPr>
                <w:sz w:val="20"/>
                <w:szCs w:val="20"/>
              </w:rPr>
            </w:pPr>
            <w:r>
              <w:rPr>
                <w:sz w:val="20"/>
                <w:szCs w:val="20"/>
              </w:rPr>
              <w:t>Membuat halaman landing page Deera NFT</w:t>
            </w:r>
          </w:p>
        </w:tc>
        <w:tc>
          <w:tcPr>
            <w:tcW w:w="1275" w:type="dxa"/>
          </w:tcPr>
          <w:p w14:paraId="4C692EE1" w14:textId="67190CAE" w:rsidR="00631532" w:rsidRDefault="00631532" w:rsidP="00631532">
            <w:pPr>
              <w:jc w:val="center"/>
              <w:rPr>
                <w:sz w:val="20"/>
                <w:szCs w:val="20"/>
              </w:rPr>
            </w:pPr>
            <w:r>
              <w:rPr>
                <w:sz w:val="20"/>
                <w:szCs w:val="20"/>
              </w:rPr>
              <w:t>1</w:t>
            </w:r>
          </w:p>
        </w:tc>
      </w:tr>
      <w:tr w:rsidR="00631532" w14:paraId="59DD8141" w14:textId="77777777" w:rsidTr="00862948">
        <w:tc>
          <w:tcPr>
            <w:tcW w:w="1843" w:type="dxa"/>
          </w:tcPr>
          <w:p w14:paraId="6AA74DB8" w14:textId="28F5D4FC" w:rsidR="00631532" w:rsidRDefault="00631532" w:rsidP="00631532">
            <w:pPr>
              <w:jc w:val="center"/>
              <w:rPr>
                <w:sz w:val="20"/>
                <w:szCs w:val="20"/>
              </w:rPr>
            </w:pPr>
            <w:r>
              <w:rPr>
                <w:sz w:val="20"/>
                <w:szCs w:val="20"/>
              </w:rPr>
              <w:t>PB07</w:t>
            </w:r>
          </w:p>
        </w:tc>
        <w:tc>
          <w:tcPr>
            <w:tcW w:w="3686" w:type="dxa"/>
          </w:tcPr>
          <w:p w14:paraId="2F5D7C50" w14:textId="2F907615" w:rsidR="00631532" w:rsidRDefault="00631532" w:rsidP="00631532">
            <w:pPr>
              <w:rPr>
                <w:sz w:val="20"/>
                <w:szCs w:val="20"/>
              </w:rPr>
            </w:pPr>
            <w:r>
              <w:rPr>
                <w:sz w:val="20"/>
                <w:szCs w:val="20"/>
              </w:rPr>
              <w:t xml:space="preserve">Membuat halaman contact </w:t>
            </w:r>
          </w:p>
        </w:tc>
        <w:tc>
          <w:tcPr>
            <w:tcW w:w="1275" w:type="dxa"/>
          </w:tcPr>
          <w:p w14:paraId="3076D531" w14:textId="540EE197" w:rsidR="00631532" w:rsidRDefault="00631532" w:rsidP="00631532">
            <w:pPr>
              <w:jc w:val="center"/>
              <w:rPr>
                <w:sz w:val="20"/>
                <w:szCs w:val="20"/>
              </w:rPr>
            </w:pPr>
            <w:r>
              <w:rPr>
                <w:sz w:val="20"/>
                <w:szCs w:val="20"/>
              </w:rPr>
              <w:t>1</w:t>
            </w:r>
          </w:p>
        </w:tc>
      </w:tr>
      <w:tr w:rsidR="00631532" w14:paraId="466B5ACD" w14:textId="77777777" w:rsidTr="00862948">
        <w:tc>
          <w:tcPr>
            <w:tcW w:w="1843" w:type="dxa"/>
          </w:tcPr>
          <w:p w14:paraId="5320AAF6" w14:textId="343799C2" w:rsidR="00631532" w:rsidRDefault="00631532" w:rsidP="00631532">
            <w:pPr>
              <w:jc w:val="center"/>
              <w:rPr>
                <w:sz w:val="20"/>
                <w:szCs w:val="20"/>
              </w:rPr>
            </w:pPr>
            <w:r>
              <w:rPr>
                <w:sz w:val="20"/>
                <w:szCs w:val="20"/>
              </w:rPr>
              <w:t xml:space="preserve">PB08 </w:t>
            </w:r>
          </w:p>
        </w:tc>
        <w:tc>
          <w:tcPr>
            <w:tcW w:w="3686" w:type="dxa"/>
          </w:tcPr>
          <w:p w14:paraId="274B7D1B" w14:textId="56D2D026" w:rsidR="00631532" w:rsidRDefault="00631532" w:rsidP="00631532">
            <w:pPr>
              <w:rPr>
                <w:sz w:val="20"/>
                <w:szCs w:val="20"/>
              </w:rPr>
            </w:pPr>
            <w:r>
              <w:rPr>
                <w:sz w:val="20"/>
                <w:szCs w:val="20"/>
              </w:rPr>
              <w:t>Membuat navbar yang dapat link untuk masuk dalam channel discord IDNFT</w:t>
            </w:r>
          </w:p>
        </w:tc>
        <w:tc>
          <w:tcPr>
            <w:tcW w:w="1275" w:type="dxa"/>
          </w:tcPr>
          <w:p w14:paraId="160B3134" w14:textId="70881473" w:rsidR="00631532" w:rsidRDefault="00631532" w:rsidP="00631532">
            <w:pPr>
              <w:jc w:val="center"/>
              <w:rPr>
                <w:sz w:val="20"/>
                <w:szCs w:val="20"/>
              </w:rPr>
            </w:pPr>
            <w:r>
              <w:rPr>
                <w:sz w:val="20"/>
                <w:szCs w:val="20"/>
              </w:rPr>
              <w:t>1</w:t>
            </w:r>
          </w:p>
        </w:tc>
      </w:tr>
      <w:tr w:rsidR="00A66662" w14:paraId="0C2EEA1B" w14:textId="77777777" w:rsidTr="00862948">
        <w:tc>
          <w:tcPr>
            <w:tcW w:w="1843" w:type="dxa"/>
          </w:tcPr>
          <w:p w14:paraId="6CED0E20" w14:textId="62B6EC0E" w:rsidR="00A66662" w:rsidRDefault="00A66662" w:rsidP="00631532">
            <w:pPr>
              <w:jc w:val="center"/>
              <w:rPr>
                <w:sz w:val="20"/>
                <w:szCs w:val="20"/>
              </w:rPr>
            </w:pPr>
            <w:r>
              <w:rPr>
                <w:sz w:val="20"/>
                <w:szCs w:val="20"/>
              </w:rPr>
              <w:t xml:space="preserve">PB09 </w:t>
            </w:r>
          </w:p>
        </w:tc>
        <w:tc>
          <w:tcPr>
            <w:tcW w:w="3686" w:type="dxa"/>
          </w:tcPr>
          <w:p w14:paraId="5D43DDC8" w14:textId="06EB1CEE" w:rsidR="00A66662" w:rsidRDefault="00A66662" w:rsidP="00631532">
            <w:pPr>
              <w:rPr>
                <w:sz w:val="20"/>
                <w:szCs w:val="20"/>
              </w:rPr>
            </w:pPr>
            <w:r w:rsidRPr="00A66662">
              <w:rPr>
                <w:sz w:val="20"/>
                <w:szCs w:val="20"/>
              </w:rPr>
              <w:t>Melakukan User Acceptance Testing (UAT) TAHAP 1</w:t>
            </w:r>
          </w:p>
        </w:tc>
        <w:tc>
          <w:tcPr>
            <w:tcW w:w="1275" w:type="dxa"/>
          </w:tcPr>
          <w:p w14:paraId="0FA01AC0" w14:textId="0F6B32A6" w:rsidR="00A66662" w:rsidRDefault="00A66662" w:rsidP="00631532">
            <w:pPr>
              <w:jc w:val="center"/>
              <w:rPr>
                <w:sz w:val="20"/>
                <w:szCs w:val="20"/>
              </w:rPr>
            </w:pPr>
            <w:r>
              <w:rPr>
                <w:sz w:val="20"/>
                <w:szCs w:val="20"/>
              </w:rPr>
              <w:t>1</w:t>
            </w:r>
          </w:p>
        </w:tc>
      </w:tr>
      <w:tr w:rsidR="00A66662" w14:paraId="3727CDD8" w14:textId="77777777" w:rsidTr="00862948">
        <w:tc>
          <w:tcPr>
            <w:tcW w:w="1843" w:type="dxa"/>
          </w:tcPr>
          <w:p w14:paraId="202D3CA8" w14:textId="4CC23FBB" w:rsidR="00A66662" w:rsidRDefault="00A66662" w:rsidP="00631532">
            <w:pPr>
              <w:jc w:val="center"/>
              <w:rPr>
                <w:sz w:val="20"/>
                <w:szCs w:val="20"/>
              </w:rPr>
            </w:pPr>
            <w:r>
              <w:rPr>
                <w:sz w:val="20"/>
                <w:szCs w:val="20"/>
              </w:rPr>
              <w:t>PB10</w:t>
            </w:r>
          </w:p>
        </w:tc>
        <w:tc>
          <w:tcPr>
            <w:tcW w:w="3686" w:type="dxa"/>
          </w:tcPr>
          <w:p w14:paraId="027CBAF9" w14:textId="526BD431" w:rsidR="00A66662" w:rsidRPr="00A66662" w:rsidRDefault="00A66662" w:rsidP="00631532">
            <w:pPr>
              <w:rPr>
                <w:sz w:val="20"/>
                <w:szCs w:val="20"/>
              </w:rPr>
            </w:pPr>
            <w:r w:rsidRPr="00A66662">
              <w:rPr>
                <w:sz w:val="20"/>
                <w:szCs w:val="20"/>
              </w:rPr>
              <w:t>RILIS SISTEM TAHAP 1</w:t>
            </w:r>
          </w:p>
        </w:tc>
        <w:tc>
          <w:tcPr>
            <w:tcW w:w="1275" w:type="dxa"/>
          </w:tcPr>
          <w:p w14:paraId="061D8FF1" w14:textId="5313BCC7" w:rsidR="00A66662" w:rsidRDefault="00A66662" w:rsidP="00631532">
            <w:pPr>
              <w:jc w:val="center"/>
              <w:rPr>
                <w:sz w:val="20"/>
                <w:szCs w:val="20"/>
              </w:rPr>
            </w:pPr>
            <w:r>
              <w:rPr>
                <w:sz w:val="20"/>
                <w:szCs w:val="20"/>
              </w:rPr>
              <w:t>1</w:t>
            </w:r>
          </w:p>
        </w:tc>
      </w:tr>
      <w:tr w:rsidR="00631532" w14:paraId="56A39B87" w14:textId="77777777" w:rsidTr="00862948">
        <w:tc>
          <w:tcPr>
            <w:tcW w:w="1843" w:type="dxa"/>
          </w:tcPr>
          <w:p w14:paraId="4CCB56ED" w14:textId="6280A5E5" w:rsidR="00631532" w:rsidRPr="00D82C86" w:rsidRDefault="00631532" w:rsidP="00631532">
            <w:pPr>
              <w:jc w:val="center"/>
              <w:rPr>
                <w:sz w:val="20"/>
                <w:szCs w:val="20"/>
              </w:rPr>
            </w:pPr>
            <w:r w:rsidRPr="00D82C86">
              <w:rPr>
                <w:sz w:val="20"/>
                <w:szCs w:val="20"/>
              </w:rPr>
              <w:t>PB0</w:t>
            </w:r>
            <w:r>
              <w:rPr>
                <w:sz w:val="20"/>
                <w:szCs w:val="20"/>
              </w:rPr>
              <w:t>9</w:t>
            </w:r>
          </w:p>
        </w:tc>
        <w:tc>
          <w:tcPr>
            <w:tcW w:w="3686" w:type="dxa"/>
          </w:tcPr>
          <w:p w14:paraId="2FD29798" w14:textId="2AA159E7" w:rsidR="00631532" w:rsidRPr="00D82C86" w:rsidRDefault="00631532" w:rsidP="00631532">
            <w:pPr>
              <w:rPr>
                <w:sz w:val="20"/>
                <w:szCs w:val="20"/>
              </w:rPr>
            </w:pPr>
            <w:r w:rsidRPr="00D82C86">
              <w:rPr>
                <w:sz w:val="20"/>
                <w:szCs w:val="20"/>
              </w:rPr>
              <w:t xml:space="preserve">Melakukan rancangan sistem </w:t>
            </w:r>
          </w:p>
        </w:tc>
        <w:tc>
          <w:tcPr>
            <w:tcW w:w="1275" w:type="dxa"/>
          </w:tcPr>
          <w:p w14:paraId="3D0E5F5C" w14:textId="0F104226" w:rsidR="00631532" w:rsidRPr="00D82C86" w:rsidRDefault="00631532" w:rsidP="00631532">
            <w:pPr>
              <w:jc w:val="center"/>
              <w:rPr>
                <w:sz w:val="20"/>
                <w:szCs w:val="20"/>
              </w:rPr>
            </w:pPr>
            <w:r>
              <w:rPr>
                <w:sz w:val="20"/>
                <w:szCs w:val="20"/>
              </w:rPr>
              <w:t>2</w:t>
            </w:r>
          </w:p>
        </w:tc>
      </w:tr>
      <w:tr w:rsidR="00631532" w14:paraId="03B6F4D4" w14:textId="77777777" w:rsidTr="00862948">
        <w:tc>
          <w:tcPr>
            <w:tcW w:w="1843" w:type="dxa"/>
          </w:tcPr>
          <w:p w14:paraId="5D926262" w14:textId="70CF8F7F" w:rsidR="00631532" w:rsidRPr="00D82C86" w:rsidRDefault="00631532" w:rsidP="00631532">
            <w:pPr>
              <w:jc w:val="center"/>
              <w:rPr>
                <w:sz w:val="20"/>
                <w:szCs w:val="20"/>
              </w:rPr>
            </w:pPr>
            <w:r w:rsidRPr="00D82C86">
              <w:rPr>
                <w:sz w:val="20"/>
                <w:szCs w:val="20"/>
              </w:rPr>
              <w:t>PB</w:t>
            </w:r>
            <w:r>
              <w:rPr>
                <w:sz w:val="20"/>
                <w:szCs w:val="20"/>
              </w:rPr>
              <w:t>10</w:t>
            </w:r>
          </w:p>
        </w:tc>
        <w:tc>
          <w:tcPr>
            <w:tcW w:w="3686" w:type="dxa"/>
          </w:tcPr>
          <w:p w14:paraId="53D5295C" w14:textId="6AD37CE5" w:rsidR="00631532" w:rsidRPr="00D82C86" w:rsidRDefault="00631532" w:rsidP="00631532">
            <w:pPr>
              <w:rPr>
                <w:sz w:val="20"/>
                <w:szCs w:val="20"/>
              </w:rPr>
            </w:pPr>
            <w:r w:rsidRPr="00D82C86">
              <w:rPr>
                <w:sz w:val="20"/>
                <w:szCs w:val="20"/>
              </w:rPr>
              <w:t xml:space="preserve">Membuat dokumen perancangan sistem </w:t>
            </w:r>
          </w:p>
        </w:tc>
        <w:tc>
          <w:tcPr>
            <w:tcW w:w="1275" w:type="dxa"/>
          </w:tcPr>
          <w:p w14:paraId="33A08D82" w14:textId="6DB17F72" w:rsidR="00631532" w:rsidRPr="00D82C86" w:rsidRDefault="00631532" w:rsidP="00631532">
            <w:pPr>
              <w:jc w:val="center"/>
              <w:rPr>
                <w:sz w:val="20"/>
                <w:szCs w:val="20"/>
              </w:rPr>
            </w:pPr>
            <w:r>
              <w:rPr>
                <w:sz w:val="20"/>
                <w:szCs w:val="20"/>
              </w:rPr>
              <w:t>2</w:t>
            </w:r>
          </w:p>
        </w:tc>
      </w:tr>
      <w:tr w:rsidR="00631532" w14:paraId="02F15099" w14:textId="77777777" w:rsidTr="00862948">
        <w:tc>
          <w:tcPr>
            <w:tcW w:w="1843" w:type="dxa"/>
          </w:tcPr>
          <w:p w14:paraId="1CDB2B1B" w14:textId="6B4D5BD2" w:rsidR="00631532" w:rsidRPr="00D82C86" w:rsidRDefault="00631532" w:rsidP="00631532">
            <w:pPr>
              <w:jc w:val="center"/>
              <w:rPr>
                <w:sz w:val="20"/>
                <w:szCs w:val="20"/>
              </w:rPr>
            </w:pPr>
            <w:r w:rsidRPr="00D82C86">
              <w:rPr>
                <w:sz w:val="20"/>
                <w:szCs w:val="20"/>
              </w:rPr>
              <w:t>PB</w:t>
            </w:r>
            <w:r>
              <w:rPr>
                <w:sz w:val="20"/>
                <w:szCs w:val="20"/>
              </w:rPr>
              <w:t>11</w:t>
            </w:r>
          </w:p>
        </w:tc>
        <w:tc>
          <w:tcPr>
            <w:tcW w:w="3686" w:type="dxa"/>
          </w:tcPr>
          <w:p w14:paraId="1F11663B" w14:textId="072300EB" w:rsidR="00631532" w:rsidRPr="00D82C86" w:rsidRDefault="00631532" w:rsidP="00631532">
            <w:pPr>
              <w:rPr>
                <w:sz w:val="20"/>
                <w:szCs w:val="20"/>
              </w:rPr>
            </w:pPr>
            <w:r w:rsidRPr="00D82C86">
              <w:rPr>
                <w:sz w:val="20"/>
                <w:szCs w:val="20"/>
              </w:rPr>
              <w:t>Membuat halaman fitur login admin</w:t>
            </w:r>
          </w:p>
        </w:tc>
        <w:tc>
          <w:tcPr>
            <w:tcW w:w="1275" w:type="dxa"/>
          </w:tcPr>
          <w:p w14:paraId="798B9A7B" w14:textId="0D89E6F7" w:rsidR="00631532" w:rsidRPr="00D82C86" w:rsidRDefault="00631532" w:rsidP="00631532">
            <w:pPr>
              <w:jc w:val="center"/>
              <w:rPr>
                <w:sz w:val="20"/>
                <w:szCs w:val="20"/>
              </w:rPr>
            </w:pPr>
            <w:r>
              <w:rPr>
                <w:sz w:val="20"/>
                <w:szCs w:val="20"/>
              </w:rPr>
              <w:t>2</w:t>
            </w:r>
          </w:p>
        </w:tc>
      </w:tr>
      <w:tr w:rsidR="00631532" w14:paraId="44874258" w14:textId="77777777" w:rsidTr="00862948">
        <w:tc>
          <w:tcPr>
            <w:tcW w:w="1843" w:type="dxa"/>
          </w:tcPr>
          <w:p w14:paraId="28B4F578" w14:textId="615FF351" w:rsidR="00631532" w:rsidRPr="00D82C86" w:rsidRDefault="00631532" w:rsidP="00631532">
            <w:pPr>
              <w:jc w:val="center"/>
              <w:rPr>
                <w:sz w:val="20"/>
                <w:szCs w:val="20"/>
              </w:rPr>
            </w:pPr>
            <w:r>
              <w:rPr>
                <w:sz w:val="20"/>
                <w:szCs w:val="20"/>
              </w:rPr>
              <w:t xml:space="preserve">PB12 </w:t>
            </w:r>
          </w:p>
        </w:tc>
        <w:tc>
          <w:tcPr>
            <w:tcW w:w="3686" w:type="dxa"/>
          </w:tcPr>
          <w:p w14:paraId="4139BE3B" w14:textId="5FBB322A" w:rsidR="00631532" w:rsidRPr="00D82C86" w:rsidRDefault="00631532" w:rsidP="00631532">
            <w:pPr>
              <w:rPr>
                <w:sz w:val="20"/>
                <w:szCs w:val="20"/>
              </w:rPr>
            </w:pPr>
            <w:r>
              <w:rPr>
                <w:sz w:val="20"/>
                <w:szCs w:val="20"/>
              </w:rPr>
              <w:t xml:space="preserve">Membuat halaman kelola admin </w:t>
            </w:r>
          </w:p>
        </w:tc>
        <w:tc>
          <w:tcPr>
            <w:tcW w:w="1275" w:type="dxa"/>
          </w:tcPr>
          <w:p w14:paraId="5F43BBC4" w14:textId="2B805684" w:rsidR="00631532" w:rsidRDefault="00631532" w:rsidP="00631532">
            <w:pPr>
              <w:jc w:val="center"/>
              <w:rPr>
                <w:sz w:val="20"/>
                <w:szCs w:val="20"/>
              </w:rPr>
            </w:pPr>
            <w:r>
              <w:rPr>
                <w:sz w:val="20"/>
                <w:szCs w:val="20"/>
              </w:rPr>
              <w:t>2</w:t>
            </w:r>
          </w:p>
        </w:tc>
      </w:tr>
      <w:tr w:rsidR="00631532" w14:paraId="186F40D9" w14:textId="77777777" w:rsidTr="00862948">
        <w:tc>
          <w:tcPr>
            <w:tcW w:w="1843" w:type="dxa"/>
          </w:tcPr>
          <w:p w14:paraId="1BBB3AA4" w14:textId="2474FB25" w:rsidR="00631532" w:rsidRDefault="00631532" w:rsidP="00631532">
            <w:pPr>
              <w:jc w:val="center"/>
              <w:rPr>
                <w:sz w:val="20"/>
                <w:szCs w:val="20"/>
              </w:rPr>
            </w:pPr>
            <w:r>
              <w:rPr>
                <w:sz w:val="20"/>
                <w:szCs w:val="20"/>
              </w:rPr>
              <w:t xml:space="preserve">PB13 </w:t>
            </w:r>
          </w:p>
        </w:tc>
        <w:tc>
          <w:tcPr>
            <w:tcW w:w="3686" w:type="dxa"/>
          </w:tcPr>
          <w:p w14:paraId="78C56AE2" w14:textId="17B31F21" w:rsidR="00631532" w:rsidRDefault="00631532" w:rsidP="00631532">
            <w:pPr>
              <w:rPr>
                <w:sz w:val="20"/>
                <w:szCs w:val="20"/>
              </w:rPr>
            </w:pPr>
            <w:r>
              <w:rPr>
                <w:sz w:val="20"/>
                <w:szCs w:val="20"/>
              </w:rPr>
              <w:t xml:space="preserve">Membuat halaman kelola artikel </w:t>
            </w:r>
          </w:p>
        </w:tc>
        <w:tc>
          <w:tcPr>
            <w:tcW w:w="1275" w:type="dxa"/>
          </w:tcPr>
          <w:p w14:paraId="48A260FA" w14:textId="4DBDFF9E" w:rsidR="00631532" w:rsidRDefault="00631532" w:rsidP="00631532">
            <w:pPr>
              <w:jc w:val="center"/>
              <w:rPr>
                <w:sz w:val="20"/>
                <w:szCs w:val="20"/>
              </w:rPr>
            </w:pPr>
            <w:r>
              <w:rPr>
                <w:sz w:val="20"/>
                <w:szCs w:val="20"/>
              </w:rPr>
              <w:t>2</w:t>
            </w:r>
          </w:p>
        </w:tc>
      </w:tr>
      <w:tr w:rsidR="00631532" w14:paraId="3CF9019C" w14:textId="77777777" w:rsidTr="00862948">
        <w:tc>
          <w:tcPr>
            <w:tcW w:w="1843" w:type="dxa"/>
          </w:tcPr>
          <w:p w14:paraId="736AEDF1" w14:textId="53D8B8F7" w:rsidR="00631532" w:rsidRDefault="00631532" w:rsidP="00631532">
            <w:pPr>
              <w:jc w:val="center"/>
              <w:rPr>
                <w:sz w:val="20"/>
                <w:szCs w:val="20"/>
              </w:rPr>
            </w:pPr>
            <w:r>
              <w:rPr>
                <w:sz w:val="20"/>
                <w:szCs w:val="20"/>
              </w:rPr>
              <w:t>PB14</w:t>
            </w:r>
          </w:p>
        </w:tc>
        <w:tc>
          <w:tcPr>
            <w:tcW w:w="3686" w:type="dxa"/>
          </w:tcPr>
          <w:p w14:paraId="68373122" w14:textId="2875D19F" w:rsidR="00631532" w:rsidRDefault="00631532" w:rsidP="00631532">
            <w:pPr>
              <w:rPr>
                <w:sz w:val="20"/>
                <w:szCs w:val="20"/>
              </w:rPr>
            </w:pPr>
            <w:r>
              <w:rPr>
                <w:sz w:val="20"/>
                <w:szCs w:val="20"/>
              </w:rPr>
              <w:t>Membuat halaman kelola discord channel</w:t>
            </w:r>
          </w:p>
        </w:tc>
        <w:tc>
          <w:tcPr>
            <w:tcW w:w="1275" w:type="dxa"/>
          </w:tcPr>
          <w:p w14:paraId="2864C57C" w14:textId="4AF782B3" w:rsidR="00631532" w:rsidRDefault="00631532" w:rsidP="00631532">
            <w:pPr>
              <w:jc w:val="center"/>
              <w:rPr>
                <w:sz w:val="20"/>
                <w:szCs w:val="20"/>
              </w:rPr>
            </w:pPr>
            <w:r>
              <w:rPr>
                <w:sz w:val="20"/>
                <w:szCs w:val="20"/>
              </w:rPr>
              <w:t>2</w:t>
            </w:r>
          </w:p>
        </w:tc>
      </w:tr>
      <w:tr w:rsidR="00631532" w14:paraId="5AB937C5" w14:textId="77777777" w:rsidTr="00862948">
        <w:tc>
          <w:tcPr>
            <w:tcW w:w="1843" w:type="dxa"/>
          </w:tcPr>
          <w:p w14:paraId="41811DCA" w14:textId="2A1F9253" w:rsidR="00631532" w:rsidRDefault="00631532" w:rsidP="00631532">
            <w:pPr>
              <w:jc w:val="center"/>
              <w:rPr>
                <w:sz w:val="20"/>
                <w:szCs w:val="20"/>
              </w:rPr>
            </w:pPr>
            <w:r>
              <w:rPr>
                <w:sz w:val="20"/>
                <w:szCs w:val="20"/>
              </w:rPr>
              <w:t>PB15</w:t>
            </w:r>
          </w:p>
        </w:tc>
        <w:tc>
          <w:tcPr>
            <w:tcW w:w="3686" w:type="dxa"/>
          </w:tcPr>
          <w:p w14:paraId="1160AE4B" w14:textId="3CA6DF09" w:rsidR="00631532" w:rsidRDefault="00631532" w:rsidP="00631532">
            <w:pPr>
              <w:rPr>
                <w:sz w:val="20"/>
                <w:szCs w:val="20"/>
              </w:rPr>
            </w:pPr>
            <w:r>
              <w:rPr>
                <w:sz w:val="20"/>
                <w:szCs w:val="20"/>
              </w:rPr>
              <w:t xml:space="preserve">Membuat halaman kelola landing page Deera NFT </w:t>
            </w:r>
          </w:p>
        </w:tc>
        <w:tc>
          <w:tcPr>
            <w:tcW w:w="1275" w:type="dxa"/>
          </w:tcPr>
          <w:p w14:paraId="450B39E7" w14:textId="68C740AC" w:rsidR="00631532" w:rsidRDefault="00631532" w:rsidP="00631532">
            <w:pPr>
              <w:jc w:val="center"/>
              <w:rPr>
                <w:sz w:val="20"/>
                <w:szCs w:val="20"/>
              </w:rPr>
            </w:pPr>
            <w:r>
              <w:rPr>
                <w:sz w:val="20"/>
                <w:szCs w:val="20"/>
              </w:rPr>
              <w:t>2</w:t>
            </w:r>
          </w:p>
        </w:tc>
      </w:tr>
      <w:tr w:rsidR="00631532" w14:paraId="4D9C8002" w14:textId="77777777" w:rsidTr="00862948">
        <w:tc>
          <w:tcPr>
            <w:tcW w:w="1843" w:type="dxa"/>
          </w:tcPr>
          <w:p w14:paraId="69D35E95" w14:textId="77F70212" w:rsidR="00631532" w:rsidRDefault="00631532" w:rsidP="00631532">
            <w:pPr>
              <w:jc w:val="center"/>
              <w:rPr>
                <w:sz w:val="20"/>
                <w:szCs w:val="20"/>
              </w:rPr>
            </w:pPr>
            <w:r>
              <w:rPr>
                <w:sz w:val="20"/>
                <w:szCs w:val="20"/>
              </w:rPr>
              <w:t>PB16</w:t>
            </w:r>
          </w:p>
        </w:tc>
        <w:tc>
          <w:tcPr>
            <w:tcW w:w="3686" w:type="dxa"/>
          </w:tcPr>
          <w:p w14:paraId="6CE076BB" w14:textId="6C5C6AAA" w:rsidR="00631532" w:rsidRDefault="00631532" w:rsidP="00631532">
            <w:pPr>
              <w:rPr>
                <w:sz w:val="20"/>
                <w:szCs w:val="20"/>
              </w:rPr>
            </w:pPr>
            <w:r>
              <w:rPr>
                <w:sz w:val="20"/>
                <w:szCs w:val="20"/>
              </w:rPr>
              <w:t xml:space="preserve">Membuat halaman </w:t>
            </w:r>
            <w:r w:rsidR="00A66662">
              <w:rPr>
                <w:sz w:val="20"/>
                <w:szCs w:val="20"/>
              </w:rPr>
              <w:t>kelola contact</w:t>
            </w:r>
          </w:p>
        </w:tc>
        <w:tc>
          <w:tcPr>
            <w:tcW w:w="1275" w:type="dxa"/>
          </w:tcPr>
          <w:p w14:paraId="7A37E6C1" w14:textId="3074FA17" w:rsidR="00631532" w:rsidRDefault="00A66662" w:rsidP="00631532">
            <w:pPr>
              <w:jc w:val="center"/>
              <w:rPr>
                <w:sz w:val="20"/>
                <w:szCs w:val="20"/>
              </w:rPr>
            </w:pPr>
            <w:r>
              <w:rPr>
                <w:sz w:val="20"/>
                <w:szCs w:val="20"/>
              </w:rPr>
              <w:t>2</w:t>
            </w:r>
          </w:p>
        </w:tc>
      </w:tr>
      <w:tr w:rsidR="00A66662" w14:paraId="6FEB5FD0" w14:textId="77777777" w:rsidTr="00862948">
        <w:tc>
          <w:tcPr>
            <w:tcW w:w="1843" w:type="dxa"/>
          </w:tcPr>
          <w:p w14:paraId="2BD994B7" w14:textId="1F402541" w:rsidR="00A66662" w:rsidRDefault="00A66662" w:rsidP="00631532">
            <w:pPr>
              <w:jc w:val="center"/>
              <w:rPr>
                <w:sz w:val="20"/>
                <w:szCs w:val="20"/>
              </w:rPr>
            </w:pPr>
            <w:r>
              <w:rPr>
                <w:sz w:val="20"/>
                <w:szCs w:val="20"/>
              </w:rPr>
              <w:t xml:space="preserve">PB17 </w:t>
            </w:r>
          </w:p>
        </w:tc>
        <w:tc>
          <w:tcPr>
            <w:tcW w:w="3686" w:type="dxa"/>
          </w:tcPr>
          <w:p w14:paraId="552B05D3" w14:textId="56756099" w:rsidR="00A66662" w:rsidRDefault="00A66662" w:rsidP="00631532">
            <w:pPr>
              <w:rPr>
                <w:sz w:val="20"/>
                <w:szCs w:val="20"/>
              </w:rPr>
            </w:pPr>
            <w:r>
              <w:rPr>
                <w:sz w:val="20"/>
                <w:szCs w:val="20"/>
              </w:rPr>
              <w:t xml:space="preserve">Membuat halaman kelola shop &amp; merch </w:t>
            </w:r>
          </w:p>
        </w:tc>
        <w:tc>
          <w:tcPr>
            <w:tcW w:w="1275" w:type="dxa"/>
          </w:tcPr>
          <w:p w14:paraId="6E8B4538" w14:textId="7007ADA3" w:rsidR="00A66662" w:rsidRDefault="00A66662" w:rsidP="00631532">
            <w:pPr>
              <w:jc w:val="center"/>
              <w:rPr>
                <w:sz w:val="20"/>
                <w:szCs w:val="20"/>
              </w:rPr>
            </w:pPr>
            <w:r>
              <w:rPr>
                <w:sz w:val="20"/>
                <w:szCs w:val="20"/>
              </w:rPr>
              <w:t>2</w:t>
            </w:r>
          </w:p>
        </w:tc>
      </w:tr>
      <w:tr w:rsidR="00A66662" w14:paraId="0E577F2A" w14:textId="77777777" w:rsidTr="00862948">
        <w:tc>
          <w:tcPr>
            <w:tcW w:w="1843" w:type="dxa"/>
          </w:tcPr>
          <w:p w14:paraId="02DF8F43" w14:textId="21244FB5" w:rsidR="00A66662" w:rsidRDefault="00A66662" w:rsidP="00631532">
            <w:pPr>
              <w:jc w:val="center"/>
              <w:rPr>
                <w:sz w:val="20"/>
                <w:szCs w:val="20"/>
              </w:rPr>
            </w:pPr>
            <w:r>
              <w:rPr>
                <w:sz w:val="20"/>
                <w:szCs w:val="20"/>
              </w:rPr>
              <w:t>PB18</w:t>
            </w:r>
          </w:p>
        </w:tc>
        <w:tc>
          <w:tcPr>
            <w:tcW w:w="3686" w:type="dxa"/>
          </w:tcPr>
          <w:p w14:paraId="5587AF51" w14:textId="4A2B6D16" w:rsidR="00A66662" w:rsidRDefault="00A66662" w:rsidP="00631532">
            <w:pPr>
              <w:rPr>
                <w:sz w:val="20"/>
                <w:szCs w:val="20"/>
              </w:rPr>
            </w:pPr>
            <w:r w:rsidRPr="00A66662">
              <w:rPr>
                <w:sz w:val="20"/>
                <w:szCs w:val="20"/>
              </w:rPr>
              <w:t>Melakukan User Acceptance Testing (UAT) TAHAP 2</w:t>
            </w:r>
          </w:p>
        </w:tc>
        <w:tc>
          <w:tcPr>
            <w:tcW w:w="1275" w:type="dxa"/>
          </w:tcPr>
          <w:p w14:paraId="515D9630" w14:textId="71FA7B7E" w:rsidR="00A66662" w:rsidRDefault="00A66662" w:rsidP="00631532">
            <w:pPr>
              <w:jc w:val="center"/>
              <w:rPr>
                <w:sz w:val="20"/>
                <w:szCs w:val="20"/>
              </w:rPr>
            </w:pPr>
            <w:r>
              <w:rPr>
                <w:sz w:val="20"/>
                <w:szCs w:val="20"/>
              </w:rPr>
              <w:t>2</w:t>
            </w:r>
          </w:p>
        </w:tc>
      </w:tr>
      <w:tr w:rsidR="00A66662" w14:paraId="3E6F53F3" w14:textId="77777777" w:rsidTr="00862948">
        <w:tc>
          <w:tcPr>
            <w:tcW w:w="1843" w:type="dxa"/>
          </w:tcPr>
          <w:p w14:paraId="38BE60F9" w14:textId="73231154" w:rsidR="00A66662" w:rsidRDefault="00A66662" w:rsidP="00A66662">
            <w:pPr>
              <w:jc w:val="center"/>
              <w:rPr>
                <w:sz w:val="20"/>
                <w:szCs w:val="20"/>
              </w:rPr>
            </w:pPr>
            <w:r>
              <w:rPr>
                <w:sz w:val="20"/>
                <w:szCs w:val="20"/>
              </w:rPr>
              <w:t>PB19</w:t>
            </w:r>
          </w:p>
        </w:tc>
        <w:tc>
          <w:tcPr>
            <w:tcW w:w="3686" w:type="dxa"/>
          </w:tcPr>
          <w:p w14:paraId="7A9B056D" w14:textId="20769790" w:rsidR="00A66662" w:rsidRPr="00A66662" w:rsidRDefault="00A66662" w:rsidP="00A66662">
            <w:pPr>
              <w:rPr>
                <w:sz w:val="20"/>
                <w:szCs w:val="20"/>
              </w:rPr>
            </w:pPr>
            <w:r w:rsidRPr="00D82C86">
              <w:rPr>
                <w:sz w:val="20"/>
                <w:szCs w:val="20"/>
              </w:rPr>
              <w:t>RILIS SISTEM TAHAP 2</w:t>
            </w:r>
          </w:p>
        </w:tc>
        <w:tc>
          <w:tcPr>
            <w:tcW w:w="1275" w:type="dxa"/>
          </w:tcPr>
          <w:p w14:paraId="282C16B1" w14:textId="00A12989" w:rsidR="00A66662" w:rsidRDefault="00A66662" w:rsidP="00A66662">
            <w:pPr>
              <w:jc w:val="center"/>
              <w:rPr>
                <w:sz w:val="20"/>
                <w:szCs w:val="20"/>
              </w:rPr>
            </w:pPr>
            <w:r>
              <w:rPr>
                <w:sz w:val="20"/>
                <w:szCs w:val="20"/>
              </w:rPr>
              <w:t>2</w:t>
            </w:r>
          </w:p>
        </w:tc>
      </w:tr>
      <w:tr w:rsidR="00A66662" w14:paraId="4F7F00E5" w14:textId="77777777" w:rsidTr="00862948">
        <w:tc>
          <w:tcPr>
            <w:tcW w:w="1843" w:type="dxa"/>
          </w:tcPr>
          <w:p w14:paraId="1771ECFE" w14:textId="0FEA871B" w:rsidR="00A66662" w:rsidRPr="00D82C86" w:rsidRDefault="00A66662" w:rsidP="00A66662">
            <w:pPr>
              <w:jc w:val="center"/>
              <w:rPr>
                <w:sz w:val="20"/>
                <w:szCs w:val="20"/>
              </w:rPr>
            </w:pPr>
            <w:r w:rsidRPr="00D82C86">
              <w:rPr>
                <w:sz w:val="20"/>
                <w:szCs w:val="20"/>
              </w:rPr>
              <w:t>PB</w:t>
            </w:r>
            <w:r>
              <w:rPr>
                <w:sz w:val="20"/>
                <w:szCs w:val="20"/>
              </w:rPr>
              <w:t>20</w:t>
            </w:r>
          </w:p>
        </w:tc>
        <w:tc>
          <w:tcPr>
            <w:tcW w:w="3686" w:type="dxa"/>
          </w:tcPr>
          <w:p w14:paraId="089D93E9" w14:textId="09F5DFBB" w:rsidR="00A66662" w:rsidRPr="00D82C86" w:rsidRDefault="00A66662" w:rsidP="00A66662">
            <w:pPr>
              <w:rPr>
                <w:sz w:val="20"/>
                <w:szCs w:val="20"/>
              </w:rPr>
            </w:pPr>
            <w:r w:rsidRPr="00D82C86">
              <w:rPr>
                <w:sz w:val="20"/>
                <w:szCs w:val="20"/>
              </w:rPr>
              <w:t xml:space="preserve">Membuat fitur mailing list </w:t>
            </w:r>
          </w:p>
        </w:tc>
        <w:tc>
          <w:tcPr>
            <w:tcW w:w="1275" w:type="dxa"/>
          </w:tcPr>
          <w:p w14:paraId="203FF7A3" w14:textId="334DDF0A" w:rsidR="00A66662" w:rsidRPr="00D82C86" w:rsidRDefault="00A66662" w:rsidP="00A66662">
            <w:pPr>
              <w:jc w:val="center"/>
              <w:rPr>
                <w:sz w:val="20"/>
                <w:szCs w:val="20"/>
              </w:rPr>
            </w:pPr>
            <w:r>
              <w:rPr>
                <w:sz w:val="20"/>
                <w:szCs w:val="20"/>
              </w:rPr>
              <w:t>3</w:t>
            </w:r>
          </w:p>
        </w:tc>
      </w:tr>
      <w:tr w:rsidR="00A66662" w14:paraId="54BBE1FD" w14:textId="77777777" w:rsidTr="00862948">
        <w:tc>
          <w:tcPr>
            <w:tcW w:w="1843" w:type="dxa"/>
          </w:tcPr>
          <w:p w14:paraId="785559A1" w14:textId="7375DC7A" w:rsidR="00A66662" w:rsidRPr="00D82C86" w:rsidRDefault="00A66662" w:rsidP="00A66662">
            <w:pPr>
              <w:jc w:val="center"/>
              <w:rPr>
                <w:sz w:val="20"/>
                <w:szCs w:val="20"/>
              </w:rPr>
            </w:pPr>
            <w:r w:rsidRPr="00D82C86">
              <w:rPr>
                <w:sz w:val="20"/>
                <w:szCs w:val="20"/>
              </w:rPr>
              <w:t>P</w:t>
            </w:r>
            <w:r>
              <w:rPr>
                <w:sz w:val="20"/>
                <w:szCs w:val="20"/>
              </w:rPr>
              <w:t>B21</w:t>
            </w:r>
          </w:p>
        </w:tc>
        <w:tc>
          <w:tcPr>
            <w:tcW w:w="3686" w:type="dxa"/>
          </w:tcPr>
          <w:p w14:paraId="7D5C6115" w14:textId="560AC491" w:rsidR="00A66662" w:rsidRPr="00D82C86" w:rsidRDefault="00A66662" w:rsidP="00A66662">
            <w:pPr>
              <w:rPr>
                <w:sz w:val="20"/>
                <w:szCs w:val="20"/>
              </w:rPr>
            </w:pPr>
            <w:r w:rsidRPr="00D82C86">
              <w:rPr>
                <w:sz w:val="20"/>
                <w:szCs w:val="20"/>
              </w:rPr>
              <w:t xml:space="preserve">Membuat halaman fitur </w:t>
            </w:r>
            <w:r>
              <w:rPr>
                <w:sz w:val="20"/>
                <w:szCs w:val="20"/>
              </w:rPr>
              <w:t xml:space="preserve">Shop &amp; Merch untuk customer </w:t>
            </w:r>
          </w:p>
        </w:tc>
        <w:tc>
          <w:tcPr>
            <w:tcW w:w="1275" w:type="dxa"/>
          </w:tcPr>
          <w:p w14:paraId="5C055C89" w14:textId="387451EB" w:rsidR="00A66662" w:rsidRPr="00D82C86" w:rsidRDefault="00A66662" w:rsidP="00A66662">
            <w:pPr>
              <w:jc w:val="center"/>
              <w:rPr>
                <w:sz w:val="20"/>
                <w:szCs w:val="20"/>
              </w:rPr>
            </w:pPr>
            <w:r>
              <w:rPr>
                <w:sz w:val="20"/>
                <w:szCs w:val="20"/>
              </w:rPr>
              <w:t>3</w:t>
            </w:r>
          </w:p>
        </w:tc>
      </w:tr>
      <w:tr w:rsidR="00A66662" w14:paraId="531D885E" w14:textId="77777777" w:rsidTr="00862948">
        <w:tc>
          <w:tcPr>
            <w:tcW w:w="1843" w:type="dxa"/>
          </w:tcPr>
          <w:p w14:paraId="7A36EAD2" w14:textId="2B339EC8" w:rsidR="00A66662" w:rsidRPr="00D82C86" w:rsidRDefault="00A66662" w:rsidP="00A66662">
            <w:pPr>
              <w:jc w:val="center"/>
              <w:rPr>
                <w:sz w:val="20"/>
                <w:szCs w:val="20"/>
              </w:rPr>
            </w:pPr>
            <w:r w:rsidRPr="00D82C86">
              <w:rPr>
                <w:sz w:val="20"/>
                <w:szCs w:val="20"/>
              </w:rPr>
              <w:t>PB</w:t>
            </w:r>
            <w:r>
              <w:rPr>
                <w:sz w:val="20"/>
                <w:szCs w:val="20"/>
              </w:rPr>
              <w:t>22</w:t>
            </w:r>
          </w:p>
        </w:tc>
        <w:tc>
          <w:tcPr>
            <w:tcW w:w="3686" w:type="dxa"/>
          </w:tcPr>
          <w:p w14:paraId="27DB84FC" w14:textId="28E1263C" w:rsidR="00A66662" w:rsidRPr="00A66662" w:rsidRDefault="00A66662" w:rsidP="00A66662">
            <w:pPr>
              <w:rPr>
                <w:sz w:val="20"/>
                <w:szCs w:val="20"/>
                <w:highlight w:val="yellow"/>
              </w:rPr>
            </w:pPr>
            <w:r w:rsidRPr="00A66662">
              <w:rPr>
                <w:sz w:val="20"/>
                <w:szCs w:val="20"/>
                <w:highlight w:val="yellow"/>
              </w:rPr>
              <w:t>Membuat halaman profilling customer (FIX)</w:t>
            </w:r>
          </w:p>
        </w:tc>
        <w:tc>
          <w:tcPr>
            <w:tcW w:w="1275" w:type="dxa"/>
          </w:tcPr>
          <w:p w14:paraId="2B89736B" w14:textId="3166D2D0" w:rsidR="00A66662" w:rsidRPr="00D82C86" w:rsidRDefault="00A66662" w:rsidP="00A66662">
            <w:pPr>
              <w:jc w:val="center"/>
              <w:rPr>
                <w:sz w:val="20"/>
                <w:szCs w:val="20"/>
              </w:rPr>
            </w:pPr>
            <w:r>
              <w:rPr>
                <w:sz w:val="20"/>
                <w:szCs w:val="20"/>
              </w:rPr>
              <w:t>3</w:t>
            </w:r>
          </w:p>
        </w:tc>
      </w:tr>
      <w:tr w:rsidR="00A66662" w14:paraId="2645BBBB" w14:textId="77777777" w:rsidTr="00862948">
        <w:tc>
          <w:tcPr>
            <w:tcW w:w="1843" w:type="dxa"/>
          </w:tcPr>
          <w:p w14:paraId="77A20AF7" w14:textId="5F727B2A" w:rsidR="00A66662" w:rsidRPr="00D82C86" w:rsidRDefault="00A66662" w:rsidP="00A66662">
            <w:pPr>
              <w:jc w:val="center"/>
              <w:rPr>
                <w:sz w:val="20"/>
                <w:szCs w:val="20"/>
              </w:rPr>
            </w:pPr>
            <w:r w:rsidRPr="00D82C86">
              <w:rPr>
                <w:sz w:val="20"/>
                <w:szCs w:val="20"/>
              </w:rPr>
              <w:t>PB</w:t>
            </w:r>
            <w:r>
              <w:rPr>
                <w:sz w:val="20"/>
                <w:szCs w:val="20"/>
              </w:rPr>
              <w:t>23</w:t>
            </w:r>
          </w:p>
        </w:tc>
        <w:tc>
          <w:tcPr>
            <w:tcW w:w="3686" w:type="dxa"/>
          </w:tcPr>
          <w:p w14:paraId="1E8BA51C" w14:textId="761F1FBF" w:rsidR="00A66662" w:rsidRPr="00D82C86" w:rsidRDefault="00A66662" w:rsidP="00A66662">
            <w:pPr>
              <w:rPr>
                <w:sz w:val="20"/>
                <w:szCs w:val="20"/>
              </w:rPr>
            </w:pPr>
            <w:r w:rsidRPr="00D82C86">
              <w:rPr>
                <w:sz w:val="20"/>
                <w:szCs w:val="20"/>
              </w:rPr>
              <w:t xml:space="preserve">Melakukan User Acceptance Testing (UAT) </w:t>
            </w:r>
            <w:r>
              <w:rPr>
                <w:sz w:val="20"/>
                <w:szCs w:val="20"/>
              </w:rPr>
              <w:t>FINAL</w:t>
            </w:r>
          </w:p>
        </w:tc>
        <w:tc>
          <w:tcPr>
            <w:tcW w:w="1275" w:type="dxa"/>
          </w:tcPr>
          <w:p w14:paraId="6E49F4EB" w14:textId="24CF4D8E" w:rsidR="00A66662" w:rsidRPr="00D82C86" w:rsidRDefault="00A66662" w:rsidP="00A66662">
            <w:pPr>
              <w:jc w:val="center"/>
              <w:rPr>
                <w:sz w:val="20"/>
                <w:szCs w:val="20"/>
              </w:rPr>
            </w:pPr>
            <w:r>
              <w:rPr>
                <w:sz w:val="20"/>
                <w:szCs w:val="20"/>
              </w:rPr>
              <w:t>3</w:t>
            </w:r>
          </w:p>
        </w:tc>
      </w:tr>
      <w:tr w:rsidR="00A66662" w14:paraId="1B5BA599" w14:textId="77777777" w:rsidTr="00862948">
        <w:tc>
          <w:tcPr>
            <w:tcW w:w="1843" w:type="dxa"/>
          </w:tcPr>
          <w:p w14:paraId="7C01399E" w14:textId="09EB3A9E" w:rsidR="00A66662" w:rsidRPr="00D82C86" w:rsidRDefault="00A66662" w:rsidP="00A66662">
            <w:pPr>
              <w:jc w:val="center"/>
              <w:rPr>
                <w:sz w:val="20"/>
                <w:szCs w:val="20"/>
              </w:rPr>
            </w:pPr>
            <w:r w:rsidRPr="00D82C86">
              <w:rPr>
                <w:sz w:val="20"/>
                <w:szCs w:val="20"/>
              </w:rPr>
              <w:t>PB</w:t>
            </w:r>
            <w:r>
              <w:rPr>
                <w:sz w:val="20"/>
                <w:szCs w:val="20"/>
              </w:rPr>
              <w:t>24</w:t>
            </w:r>
          </w:p>
        </w:tc>
        <w:tc>
          <w:tcPr>
            <w:tcW w:w="3686" w:type="dxa"/>
          </w:tcPr>
          <w:p w14:paraId="560C5FE7" w14:textId="792DCDDA" w:rsidR="00A66662" w:rsidRPr="00D82C86" w:rsidRDefault="00A66662" w:rsidP="00A66662">
            <w:pPr>
              <w:rPr>
                <w:sz w:val="20"/>
                <w:szCs w:val="20"/>
              </w:rPr>
            </w:pPr>
            <w:r w:rsidRPr="00D82C86">
              <w:rPr>
                <w:sz w:val="20"/>
                <w:szCs w:val="20"/>
              </w:rPr>
              <w:t xml:space="preserve">Pembuatan dokumen user manual </w:t>
            </w:r>
          </w:p>
        </w:tc>
        <w:tc>
          <w:tcPr>
            <w:tcW w:w="1275" w:type="dxa"/>
          </w:tcPr>
          <w:p w14:paraId="33C80459" w14:textId="7C359386" w:rsidR="00A66662" w:rsidRPr="00D82C86" w:rsidRDefault="00A66662" w:rsidP="00A66662">
            <w:pPr>
              <w:jc w:val="center"/>
              <w:rPr>
                <w:sz w:val="20"/>
                <w:szCs w:val="20"/>
              </w:rPr>
            </w:pPr>
            <w:r>
              <w:rPr>
                <w:sz w:val="20"/>
                <w:szCs w:val="20"/>
              </w:rPr>
              <w:t>3</w:t>
            </w:r>
          </w:p>
        </w:tc>
      </w:tr>
      <w:tr w:rsidR="00A66662" w14:paraId="7E6AB248" w14:textId="77777777" w:rsidTr="00862948">
        <w:tc>
          <w:tcPr>
            <w:tcW w:w="1843" w:type="dxa"/>
          </w:tcPr>
          <w:p w14:paraId="28473A8D" w14:textId="4AE78BDB" w:rsidR="00A66662" w:rsidRPr="00D82C86" w:rsidRDefault="00A66662" w:rsidP="00A66662">
            <w:pPr>
              <w:jc w:val="center"/>
              <w:rPr>
                <w:sz w:val="20"/>
                <w:szCs w:val="20"/>
              </w:rPr>
            </w:pPr>
            <w:r w:rsidRPr="00D82C86">
              <w:rPr>
                <w:sz w:val="20"/>
                <w:szCs w:val="20"/>
              </w:rPr>
              <w:t>PB</w:t>
            </w:r>
            <w:r>
              <w:rPr>
                <w:sz w:val="20"/>
                <w:szCs w:val="20"/>
              </w:rPr>
              <w:t>25</w:t>
            </w:r>
          </w:p>
        </w:tc>
        <w:tc>
          <w:tcPr>
            <w:tcW w:w="3686" w:type="dxa"/>
          </w:tcPr>
          <w:p w14:paraId="4F9DF89B" w14:textId="1B7A9E17" w:rsidR="00A66662" w:rsidRPr="00D82C86" w:rsidRDefault="00A66662" w:rsidP="00A66662">
            <w:pPr>
              <w:rPr>
                <w:sz w:val="20"/>
                <w:szCs w:val="20"/>
              </w:rPr>
            </w:pPr>
            <w:r w:rsidRPr="00D82C86">
              <w:rPr>
                <w:sz w:val="20"/>
                <w:szCs w:val="20"/>
              </w:rPr>
              <w:t xml:space="preserve">Pelatihan sistem kepada pengguna </w:t>
            </w:r>
          </w:p>
        </w:tc>
        <w:tc>
          <w:tcPr>
            <w:tcW w:w="1275" w:type="dxa"/>
          </w:tcPr>
          <w:p w14:paraId="7A5733C9" w14:textId="41F90080" w:rsidR="00A66662" w:rsidRPr="00D82C86" w:rsidRDefault="00A66662" w:rsidP="00A66662">
            <w:pPr>
              <w:jc w:val="center"/>
              <w:rPr>
                <w:sz w:val="20"/>
                <w:szCs w:val="20"/>
              </w:rPr>
            </w:pPr>
            <w:r>
              <w:rPr>
                <w:sz w:val="20"/>
                <w:szCs w:val="20"/>
              </w:rPr>
              <w:t>3</w:t>
            </w:r>
          </w:p>
        </w:tc>
      </w:tr>
      <w:tr w:rsidR="00A66662" w14:paraId="5F373EBF" w14:textId="77777777" w:rsidTr="00862948">
        <w:tc>
          <w:tcPr>
            <w:tcW w:w="1843" w:type="dxa"/>
          </w:tcPr>
          <w:p w14:paraId="59ADB525" w14:textId="1EC0E4DE" w:rsidR="00A66662" w:rsidRPr="00D82C86" w:rsidRDefault="00A66662" w:rsidP="00A66662">
            <w:pPr>
              <w:jc w:val="center"/>
              <w:rPr>
                <w:sz w:val="20"/>
                <w:szCs w:val="20"/>
              </w:rPr>
            </w:pPr>
            <w:r w:rsidRPr="00D82C86">
              <w:rPr>
                <w:sz w:val="20"/>
                <w:szCs w:val="20"/>
              </w:rPr>
              <w:t>PB</w:t>
            </w:r>
            <w:r>
              <w:rPr>
                <w:sz w:val="20"/>
                <w:szCs w:val="20"/>
              </w:rPr>
              <w:t>25</w:t>
            </w:r>
          </w:p>
        </w:tc>
        <w:tc>
          <w:tcPr>
            <w:tcW w:w="3686" w:type="dxa"/>
          </w:tcPr>
          <w:p w14:paraId="780B26BA" w14:textId="7B216AA1" w:rsidR="00A66662" w:rsidRPr="00D82C86" w:rsidRDefault="00A66662" w:rsidP="00A66662">
            <w:pPr>
              <w:rPr>
                <w:sz w:val="20"/>
                <w:szCs w:val="20"/>
              </w:rPr>
            </w:pPr>
            <w:r w:rsidRPr="00D82C86">
              <w:rPr>
                <w:sz w:val="20"/>
                <w:szCs w:val="20"/>
              </w:rPr>
              <w:t>RILIS SISTEM FINAL</w:t>
            </w:r>
          </w:p>
        </w:tc>
        <w:tc>
          <w:tcPr>
            <w:tcW w:w="1275" w:type="dxa"/>
          </w:tcPr>
          <w:p w14:paraId="5ED9A90D" w14:textId="28D03EE3" w:rsidR="00A66662" w:rsidRPr="00D82C86" w:rsidRDefault="00A66662" w:rsidP="00A66662">
            <w:pPr>
              <w:jc w:val="center"/>
              <w:rPr>
                <w:sz w:val="20"/>
                <w:szCs w:val="20"/>
              </w:rPr>
            </w:pPr>
            <w:r>
              <w:rPr>
                <w:sz w:val="20"/>
                <w:szCs w:val="20"/>
              </w:rPr>
              <w:t>3</w:t>
            </w:r>
          </w:p>
        </w:tc>
      </w:tr>
    </w:tbl>
    <w:p w14:paraId="3AA0491D" w14:textId="31ACA8FB" w:rsidR="00F81862" w:rsidRDefault="00F81862" w:rsidP="00F81862"/>
    <w:p w14:paraId="5374B7A3" w14:textId="77777777" w:rsidR="007D018A" w:rsidRDefault="007D018A" w:rsidP="00FE0F4A"/>
    <w:p w14:paraId="5B82BA43" w14:textId="77535DDF" w:rsidR="00CC0F26" w:rsidRDefault="00CC0F26" w:rsidP="00CC0F26">
      <w:pPr>
        <w:pStyle w:val="ListParagraph"/>
        <w:numPr>
          <w:ilvl w:val="0"/>
          <w:numId w:val="38"/>
        </w:numPr>
        <w:ind w:left="1418"/>
      </w:pPr>
      <w:r>
        <w:t>S</w:t>
      </w:r>
      <w:r w:rsidR="00A863F8">
        <w:t xml:space="preserve">print Planning Meeting </w:t>
      </w:r>
    </w:p>
    <w:p w14:paraId="54452168" w14:textId="2CF280AC" w:rsidR="00A863F8" w:rsidRPr="00282560" w:rsidRDefault="001E7513" w:rsidP="00B9397F">
      <w:pPr>
        <w:ind w:left="1058" w:firstLine="360"/>
        <w:rPr>
          <w:b/>
          <w:bCs/>
          <w:highlight w:val="yellow"/>
        </w:rPr>
      </w:pPr>
      <w:r>
        <w:t>Sprint planning meeting merupakan agenda</w:t>
      </w:r>
      <w:r w:rsidR="008C6C92">
        <w:t xml:space="preserve"> yang</w:t>
      </w:r>
      <w:r>
        <w:t xml:space="preserve"> dilakukan setelah proses pembuatan product backlog item selesai, pada tahap ini akan di adakannya briefing atau rapat dengan tim</w:t>
      </w:r>
      <w:r w:rsidR="00B9397F">
        <w:t xml:space="preserve"> pada awal sprint</w:t>
      </w:r>
      <w:r>
        <w:t xml:space="preserve"> untuk menentukan </w:t>
      </w:r>
      <w:r w:rsidR="008C6C92">
        <w:t xml:space="preserve">item dari Product Backlog untuk dimasukkan ke dalam </w:t>
      </w:r>
      <w:r w:rsidR="008C6C92" w:rsidRPr="00282560">
        <w:rPr>
          <w:highlight w:val="yellow"/>
        </w:rPr>
        <w:t xml:space="preserve">Sprint </w:t>
      </w:r>
      <w:r w:rsidR="008C6C92" w:rsidRPr="00282560">
        <w:rPr>
          <w:highlight w:val="yellow"/>
        </w:rPr>
        <w:t>yang sedang berlangsung.  Dalam kerja praktik ini akan dibagi menjadi 3 sprint, b</w:t>
      </w:r>
      <w:r w:rsidR="008C6C92" w:rsidRPr="00282560">
        <w:rPr>
          <w:highlight w:val="yellow"/>
        </w:rPr>
        <w:t xml:space="preserve">erikut </w:t>
      </w:r>
      <w:r w:rsidR="008C6C92" w:rsidRPr="00282560">
        <w:rPr>
          <w:highlight w:val="yellow"/>
        </w:rPr>
        <w:t>ini</w:t>
      </w:r>
      <w:r w:rsidR="008C6C92" w:rsidRPr="00282560">
        <w:rPr>
          <w:highlight w:val="yellow"/>
        </w:rPr>
        <w:t xml:space="preserve"> </w:t>
      </w:r>
      <w:r w:rsidR="008C6C92" w:rsidRPr="00282560">
        <w:rPr>
          <w:highlight w:val="yellow"/>
        </w:rPr>
        <w:t xml:space="preserve">penjelasan dari setiap sprint yang </w:t>
      </w:r>
      <w:proofErr w:type="gramStart"/>
      <w:r w:rsidR="008C6C92" w:rsidRPr="00282560">
        <w:rPr>
          <w:highlight w:val="yellow"/>
        </w:rPr>
        <w:t>berlangsung :</w:t>
      </w:r>
      <w:proofErr w:type="gramEnd"/>
      <w:r w:rsidR="008C6C92" w:rsidRPr="00282560">
        <w:rPr>
          <w:highlight w:val="yellow"/>
        </w:rPr>
        <w:t xml:space="preserve"> </w:t>
      </w:r>
    </w:p>
    <w:p w14:paraId="2765826A" w14:textId="534CA8EF" w:rsidR="00A863F8" w:rsidRPr="00282560" w:rsidRDefault="00A863F8" w:rsidP="00A863F8">
      <w:pPr>
        <w:pStyle w:val="ListParagraph"/>
        <w:numPr>
          <w:ilvl w:val="0"/>
          <w:numId w:val="40"/>
        </w:numPr>
        <w:rPr>
          <w:highlight w:val="yellow"/>
        </w:rPr>
      </w:pPr>
      <w:r w:rsidRPr="00282560">
        <w:rPr>
          <w:highlight w:val="yellow"/>
        </w:rPr>
        <w:t xml:space="preserve">Sprint </w:t>
      </w:r>
      <w:proofErr w:type="gramStart"/>
      <w:r w:rsidR="008C6C92" w:rsidRPr="00282560">
        <w:rPr>
          <w:highlight w:val="yellow"/>
        </w:rPr>
        <w:t>1 :</w:t>
      </w:r>
      <w:proofErr w:type="gramEnd"/>
      <w:r w:rsidR="00282560" w:rsidRPr="00282560">
        <w:rPr>
          <w:highlight w:val="yellow"/>
        </w:rPr>
        <w:t xml:space="preserve"> </w:t>
      </w:r>
      <w:r w:rsidR="00282560">
        <w:rPr>
          <w:highlight w:val="yellow"/>
        </w:rPr>
        <w:t xml:space="preserve"> </w:t>
      </w:r>
    </w:p>
    <w:p w14:paraId="2CBE5837" w14:textId="0A0AD523" w:rsidR="008C6C92" w:rsidRPr="00282560" w:rsidRDefault="008C6C92" w:rsidP="00A863F8">
      <w:pPr>
        <w:pStyle w:val="ListParagraph"/>
        <w:numPr>
          <w:ilvl w:val="0"/>
          <w:numId w:val="40"/>
        </w:numPr>
        <w:rPr>
          <w:highlight w:val="yellow"/>
        </w:rPr>
      </w:pPr>
      <w:r w:rsidRPr="00282560">
        <w:rPr>
          <w:highlight w:val="yellow"/>
        </w:rPr>
        <w:t xml:space="preserve">Sprint </w:t>
      </w:r>
      <w:proofErr w:type="gramStart"/>
      <w:r w:rsidRPr="00282560">
        <w:rPr>
          <w:highlight w:val="yellow"/>
        </w:rPr>
        <w:t>2 :</w:t>
      </w:r>
      <w:proofErr w:type="gramEnd"/>
    </w:p>
    <w:p w14:paraId="5FE72555" w14:textId="0B2A960A" w:rsidR="008C6C92" w:rsidRPr="00FE0F4A" w:rsidRDefault="008C6C92" w:rsidP="008C6C92">
      <w:pPr>
        <w:pStyle w:val="ListParagraph"/>
        <w:numPr>
          <w:ilvl w:val="0"/>
          <w:numId w:val="40"/>
        </w:numPr>
        <w:rPr>
          <w:highlight w:val="yellow"/>
        </w:rPr>
      </w:pPr>
      <w:r w:rsidRPr="00282560">
        <w:rPr>
          <w:highlight w:val="yellow"/>
        </w:rPr>
        <w:t xml:space="preserve">Sprint </w:t>
      </w:r>
      <w:proofErr w:type="gramStart"/>
      <w:r w:rsidRPr="00282560">
        <w:rPr>
          <w:highlight w:val="yellow"/>
        </w:rPr>
        <w:t>3 :</w:t>
      </w:r>
      <w:proofErr w:type="gramEnd"/>
    </w:p>
    <w:p w14:paraId="02FDFAEF" w14:textId="3EF9C1E0" w:rsidR="00A863F8" w:rsidRDefault="00A863F8" w:rsidP="00CC0F26">
      <w:pPr>
        <w:pStyle w:val="ListParagraph"/>
        <w:numPr>
          <w:ilvl w:val="0"/>
          <w:numId w:val="38"/>
        </w:numPr>
        <w:ind w:left="1418"/>
      </w:pPr>
      <w:r>
        <w:t xml:space="preserve">Daily Scrum </w:t>
      </w:r>
    </w:p>
    <w:p w14:paraId="0E8F7B2E" w14:textId="71580669" w:rsidR="00282560" w:rsidRDefault="00282560" w:rsidP="00282560">
      <w:pPr>
        <w:ind w:left="1058"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A863F8">
      <w:pPr>
        <w:pStyle w:val="ListParagraph"/>
        <w:numPr>
          <w:ilvl w:val="0"/>
          <w:numId w:val="38"/>
        </w:numPr>
        <w:ind w:left="1418"/>
      </w:pPr>
      <w:r>
        <w:t xml:space="preserve">Sprint Review Meeting </w:t>
      </w:r>
    </w:p>
    <w:p w14:paraId="2990719A" w14:textId="347754AD" w:rsidR="004E544C" w:rsidRDefault="004E544C" w:rsidP="004E544C">
      <w:pPr>
        <w:ind w:left="1058" w:firstLine="360"/>
      </w:pPr>
      <w:r>
        <w:t xml:space="preserve">Sprint Review Meeting merupakan agenda yang dilakukan untuk dapat mengevaluasi dan meninjau apa yang telah dicapai selama berlangsung nya sprint. Dalam kerja praktik ini, sprint review selalu dihadiri oleh CEO </w:t>
      </w:r>
      <w:r>
        <w:t xml:space="preserve">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CC0F26">
      <w:pPr>
        <w:pStyle w:val="ListParagraph"/>
        <w:numPr>
          <w:ilvl w:val="0"/>
          <w:numId w:val="38"/>
        </w:numPr>
        <w:ind w:left="1418"/>
      </w:pPr>
      <w:r w:rsidRPr="00A863F8">
        <w:t>Sprint Retro</w:t>
      </w:r>
      <w:r w:rsidR="00FE0F4A">
        <w:t>s</w:t>
      </w:r>
      <w:r w:rsidRPr="00A863F8">
        <w:t>pective</w:t>
      </w:r>
    </w:p>
    <w:p w14:paraId="47C32A2F" w14:textId="0BAFEC77" w:rsidR="00CC0F26" w:rsidRPr="00FE0F4A" w:rsidRDefault="00FE0F4A" w:rsidP="00FE0F4A">
      <w:pPr>
        <w:ind w:left="1058" w:firstLine="360"/>
      </w:pPr>
      <w:r>
        <w:lastRenderedPageBreak/>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F00515">
      <w:pPr>
        <w:pStyle w:val="Heading2"/>
        <w:numPr>
          <w:ilvl w:val="1"/>
          <w:numId w:val="3"/>
        </w:numPr>
      </w:pPr>
      <w:bookmarkStart w:id="49" w:name="_Toc25252697"/>
      <w:bookmarkStart w:id="50" w:name="_Toc80809829"/>
      <w:r w:rsidRPr="00B35969">
        <w:t>Sistematika Penulisan</w:t>
      </w:r>
      <w:bookmarkEnd w:id="49"/>
      <w:bookmarkEnd w:id="50"/>
    </w:p>
    <w:p w14:paraId="661F580E" w14:textId="77777777" w:rsidR="003145FB" w:rsidRPr="003D04E2" w:rsidRDefault="003145FB" w:rsidP="003145FB">
      <w:pPr>
        <w:ind w:firstLine="720"/>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8208" w:type="dxa"/>
        <w:tblLook w:val="04A0" w:firstRow="1" w:lastRow="0" w:firstColumn="1" w:lastColumn="0" w:noHBand="0" w:noVBand="1"/>
      </w:tblPr>
      <w:tblGrid>
        <w:gridCol w:w="1705"/>
        <w:gridCol w:w="6503"/>
      </w:tblGrid>
      <w:tr w:rsidR="003145FB" w:rsidRPr="00E9581F" w14:paraId="5EECA132" w14:textId="77777777" w:rsidTr="0080315B">
        <w:trPr>
          <w:trHeight w:val="1243"/>
        </w:trPr>
        <w:tc>
          <w:tcPr>
            <w:tcW w:w="1705"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503"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80315B">
        <w:trPr>
          <w:trHeight w:val="817"/>
        </w:trPr>
        <w:tc>
          <w:tcPr>
            <w:tcW w:w="1705"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503"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80315B">
        <w:trPr>
          <w:trHeight w:val="1237"/>
        </w:trPr>
        <w:tc>
          <w:tcPr>
            <w:tcW w:w="1705"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503"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80315B">
        <w:trPr>
          <w:trHeight w:val="468"/>
        </w:trPr>
        <w:tc>
          <w:tcPr>
            <w:tcW w:w="1705"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503"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w:t>
            </w:r>
            <w:proofErr w:type="gramStart"/>
            <w:r w:rsidRPr="00E9581F">
              <w:rPr>
                <w:color w:val="000000" w:themeColor="text1"/>
              </w:rPr>
              <w:t>pembangunan</w:t>
            </w:r>
            <w:r>
              <w:rPr>
                <w:color w:val="000000" w:themeColor="text1"/>
              </w:rPr>
              <w:t xml:space="preserve"> </w:t>
            </w:r>
            <w:r w:rsidRPr="00E9581F">
              <w:rPr>
                <w:color w:val="000000" w:themeColor="text1"/>
              </w:rPr>
              <w:t xml:space="preserve"> </w:t>
            </w:r>
            <w:r w:rsidRPr="00E9581F">
              <w:t>Sistem</w:t>
            </w:r>
            <w:proofErr w:type="gramEnd"/>
            <w:r w:rsidRPr="00E9581F">
              <w:t xml:space="preserve"> Informasi </w:t>
            </w:r>
            <w:r w:rsidR="00E75156">
              <w:rPr>
                <w:lang w:val="id-ID"/>
              </w:rPr>
              <w:t>Persediaan Spare Part Mobil pada PT Megalos Auto Cemerlang</w:t>
            </w:r>
            <w:r>
              <w:t>.</w:t>
            </w:r>
          </w:p>
        </w:tc>
      </w:tr>
      <w:tr w:rsidR="003145FB" w:rsidRPr="00E9581F" w14:paraId="50023435" w14:textId="77777777" w:rsidTr="00E75156">
        <w:trPr>
          <w:trHeight w:val="1891"/>
        </w:trPr>
        <w:tc>
          <w:tcPr>
            <w:tcW w:w="1705"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503"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80315B">
        <w:trPr>
          <w:trHeight w:val="420"/>
        </w:trPr>
        <w:tc>
          <w:tcPr>
            <w:tcW w:w="1705" w:type="dxa"/>
          </w:tcPr>
          <w:p w14:paraId="7F99BE00" w14:textId="77777777" w:rsidR="003145FB" w:rsidRPr="00E9581F" w:rsidRDefault="003145FB" w:rsidP="0080315B">
            <w:pPr>
              <w:spacing w:before="120"/>
              <w:rPr>
                <w:color w:val="000000" w:themeColor="text1"/>
              </w:rPr>
            </w:pPr>
            <w:r>
              <w:rPr>
                <w:color w:val="000000" w:themeColor="text1"/>
              </w:rPr>
              <w:lastRenderedPageBreak/>
              <w:t>DAFTAR PUSTAKA</w:t>
            </w:r>
          </w:p>
        </w:tc>
        <w:tc>
          <w:tcPr>
            <w:tcW w:w="6503"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w:t>
            </w:r>
            <w:proofErr w:type="gramStart"/>
            <w:r w:rsidRPr="00712B75">
              <w:rPr>
                <w:color w:val="000000"/>
              </w:rPr>
              <w:t>acuan  untuk</w:t>
            </w:r>
            <w:proofErr w:type="gramEnd"/>
            <w:r w:rsidRPr="00712B75">
              <w:rPr>
                <w:color w:val="000000"/>
              </w:rPr>
              <w:t xml:space="preserve"> melakukan pengecakan apakah sudah sesuai dengan buku yang tertera dalam daftar pustaka.</w:t>
            </w:r>
          </w:p>
        </w:tc>
      </w:tr>
      <w:tr w:rsidR="003145FB" w:rsidRPr="00E9581F" w14:paraId="4429A0FB" w14:textId="77777777" w:rsidTr="0080315B">
        <w:trPr>
          <w:trHeight w:val="420"/>
        </w:trPr>
        <w:tc>
          <w:tcPr>
            <w:tcW w:w="1705" w:type="dxa"/>
          </w:tcPr>
          <w:p w14:paraId="668CBD9C" w14:textId="77777777" w:rsidR="003145FB" w:rsidRDefault="003145FB" w:rsidP="0080315B">
            <w:pPr>
              <w:spacing w:before="120"/>
              <w:rPr>
                <w:color w:val="000000" w:themeColor="text1"/>
              </w:rPr>
            </w:pPr>
            <w:r>
              <w:rPr>
                <w:color w:val="000000" w:themeColor="text1"/>
              </w:rPr>
              <w:t>LAMPIRAN</w:t>
            </w:r>
          </w:p>
        </w:tc>
        <w:tc>
          <w:tcPr>
            <w:tcW w:w="6503"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51" w:name="_Toc25252698"/>
      <w:bookmarkStart w:id="52" w:name="_Toc80809830"/>
      <w:r>
        <w:rPr>
          <w:b/>
        </w:rPr>
        <w:lastRenderedPageBreak/>
        <w:t>BAB II</w:t>
      </w:r>
      <w:bookmarkStart w:id="53" w:name="_Toc25252699"/>
      <w:bookmarkEnd w:id="51"/>
      <w:r w:rsidR="00D02EC3">
        <w:rPr>
          <w:b/>
        </w:rPr>
        <w:br/>
      </w:r>
      <w:r>
        <w:rPr>
          <w:b/>
        </w:rPr>
        <w:t>LANDASAN TEORI</w:t>
      </w:r>
      <w:bookmarkEnd w:id="52"/>
      <w:bookmarkEnd w:id="53"/>
    </w:p>
    <w:p w14:paraId="7317E62B" w14:textId="231C5EB0" w:rsidR="00DD7034" w:rsidRDefault="00D35F91" w:rsidP="00DD7034">
      <w:pPr>
        <w:pStyle w:val="Heading2"/>
        <w:numPr>
          <w:ilvl w:val="1"/>
          <w:numId w:val="5"/>
        </w:numPr>
        <w:ind w:left="720" w:hanging="720"/>
      </w:pPr>
      <w:bookmarkStart w:id="54" w:name="_Toc25252700"/>
      <w:bookmarkStart w:id="55" w:name="_Toc80809831"/>
      <w:r w:rsidRPr="00B35969">
        <w:t>Landasan Teori</w:t>
      </w:r>
      <w:bookmarkEnd w:id="54"/>
      <w:bookmarkEnd w:id="55"/>
    </w:p>
    <w:p w14:paraId="00D259FE" w14:textId="77777777" w:rsidR="00DD7034" w:rsidRPr="00DD7034" w:rsidRDefault="00DD7034" w:rsidP="004B6FFE">
      <w:pPr>
        <w:pStyle w:val="ListParagraph"/>
        <w:numPr>
          <w:ilvl w:val="0"/>
          <w:numId w:val="28"/>
        </w:numPr>
        <w:ind w:left="567" w:hanging="425"/>
      </w:pPr>
      <w:r w:rsidRPr="00DD7034">
        <w:rPr>
          <w:i/>
          <w:iCs/>
        </w:rPr>
        <w:t>Website</w:t>
      </w:r>
      <w:r w:rsidRPr="00DD7034">
        <w:t> </w:t>
      </w:r>
    </w:p>
    <w:p w14:paraId="20D316BA" w14:textId="77777777" w:rsidR="00DD7034" w:rsidRPr="00DD7034" w:rsidRDefault="00DD7034" w:rsidP="004B6FFE">
      <w:pPr>
        <w:ind w:left="142" w:firstLine="578"/>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 [2].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 [3].</w:t>
      </w:r>
    </w:p>
    <w:p w14:paraId="5D1BB2EA" w14:textId="77777777" w:rsidR="00DD7034" w:rsidRPr="00DD7034" w:rsidRDefault="00DD7034" w:rsidP="004B6FFE">
      <w:pPr>
        <w:pStyle w:val="ListParagraph"/>
        <w:numPr>
          <w:ilvl w:val="0"/>
          <w:numId w:val="29"/>
        </w:numPr>
        <w:ind w:left="567" w:hanging="425"/>
      </w:pPr>
      <w:r w:rsidRPr="00DD7034">
        <w:t>Basis Data </w:t>
      </w:r>
    </w:p>
    <w:p w14:paraId="0AAB9C15" w14:textId="77777777" w:rsidR="00DD7034" w:rsidRPr="00DD7034" w:rsidRDefault="00DD7034" w:rsidP="004B6FFE">
      <w:pPr>
        <w:ind w:left="142" w:firstLine="57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 [4].</w:t>
      </w:r>
    </w:p>
    <w:p w14:paraId="748F7DFC" w14:textId="77777777" w:rsidR="00DD7034" w:rsidRPr="00DD7034" w:rsidRDefault="00DD7034" w:rsidP="004B6FFE">
      <w:pPr>
        <w:ind w:left="142" w:firstLine="578"/>
      </w:pPr>
      <w:r w:rsidRPr="00DD7034">
        <w:t xml:space="preserve">Tujuan dari desain </w:t>
      </w:r>
      <w:r w:rsidRPr="00DD7034">
        <w:rPr>
          <w:i/>
          <w:iCs/>
        </w:rPr>
        <w:t>database</w:t>
      </w:r>
      <w:r w:rsidRPr="00DD7034">
        <w:t xml:space="preserve"> adalah untuk menentukan data-data yang dibutuhkan dalam sistem, sehingga informasi yang dihasilkan dapat terpenuhi dengan baik. </w:t>
      </w:r>
      <w:r w:rsidRPr="00DD7034">
        <w:rPr>
          <w:i/>
          <w:iCs/>
        </w:rPr>
        <w:t>Database</w:t>
      </w:r>
      <w:r w:rsidRPr="00DD7034">
        <w:t xml:space="preserve"> yang sudah masuk dalam suatu media penyimpanan tidak akan pernah bisa diakses tanpa adanya suatu perangkat lunak aplikasi yang </w:t>
      </w:r>
      <w:r w:rsidRPr="00DD7034">
        <w:lastRenderedPageBreak/>
        <w:t xml:space="preserve">familiar dengannya, misalkan saja perangkat lunak aplikasi yang berbasis </w:t>
      </w:r>
      <w:r w:rsidRPr="00DD7034">
        <w:rPr>
          <w:i/>
          <w:iCs/>
        </w:rPr>
        <w:t>database</w:t>
      </w:r>
      <w:r w:rsidRPr="00DD7034">
        <w:t xml:space="preserve"> [4].</w:t>
      </w:r>
    </w:p>
    <w:p w14:paraId="3FE11AC4" w14:textId="77777777" w:rsidR="00DD7034" w:rsidRPr="00DD7034" w:rsidRDefault="00DD7034" w:rsidP="004B6FFE">
      <w:pPr>
        <w:pStyle w:val="ListParagraph"/>
        <w:numPr>
          <w:ilvl w:val="0"/>
          <w:numId w:val="30"/>
        </w:numPr>
        <w:ind w:left="567" w:hanging="425"/>
      </w:pPr>
      <w:r w:rsidRPr="004B6FFE">
        <w:rPr>
          <w:i/>
          <w:iCs/>
        </w:rPr>
        <w:t>MySQL</w:t>
      </w:r>
    </w:p>
    <w:p w14:paraId="39CCB289" w14:textId="77777777" w:rsidR="00DD7034" w:rsidRPr="00DD7034" w:rsidRDefault="00DD7034" w:rsidP="004B6FFE">
      <w:pPr>
        <w:ind w:left="142" w:firstLine="578"/>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 xml:space="preserve">The World's most popular </w:t>
      </w:r>
      <w:proofErr w:type="gramStart"/>
      <w:r w:rsidRPr="00DD7034">
        <w:rPr>
          <w:i/>
          <w:iCs/>
        </w:rPr>
        <w:t>open source</w:t>
      </w:r>
      <w:proofErr w:type="gramEnd"/>
      <w:r w:rsidRPr="00DD7034">
        <w:rPr>
          <w:i/>
          <w:iCs/>
        </w:rPr>
        <w:t xml:space="preserv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15" w:history="1">
        <w:r w:rsidRPr="00DD7034">
          <w:rPr>
            <w:rStyle w:val="Hyperlink"/>
          </w:rPr>
          <w:t>www.apachefriends.org</w:t>
        </w:r>
      </w:hyperlink>
      <w:r w:rsidRPr="00DD7034">
        <w:t xml:space="preserve"> [5]. </w:t>
      </w:r>
    </w:p>
    <w:p w14:paraId="7CEA09BB" w14:textId="77777777" w:rsidR="00DD7034" w:rsidRPr="00DD7034" w:rsidRDefault="00DD7034" w:rsidP="004B6FFE">
      <w:pPr>
        <w:pStyle w:val="ListParagraph"/>
        <w:numPr>
          <w:ilvl w:val="0"/>
          <w:numId w:val="31"/>
        </w:numPr>
        <w:ind w:left="567" w:hanging="425"/>
      </w:pPr>
      <w:r w:rsidRPr="004B6FFE">
        <w:rPr>
          <w:i/>
          <w:iCs/>
        </w:rPr>
        <w:t>PHP</w:t>
      </w:r>
    </w:p>
    <w:p w14:paraId="5C73CBB8" w14:textId="77777777" w:rsidR="004B6FFE" w:rsidRDefault="00DD7034" w:rsidP="004B6FFE">
      <w:pPr>
        <w:ind w:left="142" w:firstLine="578"/>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 [6].</w:t>
      </w:r>
    </w:p>
    <w:p w14:paraId="24AD7F2B" w14:textId="6ED0D477" w:rsidR="00DD7034" w:rsidRPr="00DD7034" w:rsidRDefault="00DD7034" w:rsidP="004B6FFE">
      <w:pPr>
        <w:pStyle w:val="ListParagraph"/>
        <w:numPr>
          <w:ilvl w:val="0"/>
          <w:numId w:val="32"/>
        </w:numPr>
        <w:ind w:left="567" w:hanging="425"/>
      </w:pPr>
      <w:r w:rsidRPr="004B6FFE">
        <w:rPr>
          <w:i/>
          <w:iCs/>
        </w:rPr>
        <w:t>Framework</w:t>
      </w:r>
    </w:p>
    <w:p w14:paraId="2EF46073" w14:textId="77777777" w:rsidR="00DD7034" w:rsidRPr="00DD7034" w:rsidRDefault="00DD7034" w:rsidP="004B6FFE">
      <w:pPr>
        <w:ind w:left="142" w:firstLine="578"/>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lastRenderedPageBreak/>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proofErr w:type="gramStart"/>
      <w:r w:rsidRPr="00DD7034">
        <w:t>)[</w:t>
      </w:r>
      <w:proofErr w:type="gramEnd"/>
      <w:r w:rsidRPr="00DD7034">
        <w:t>7].</w:t>
      </w:r>
    </w:p>
    <w:p w14:paraId="7024EEB8" w14:textId="77777777" w:rsidR="00DD7034" w:rsidRPr="00DD7034" w:rsidRDefault="00DD7034" w:rsidP="004B6FFE">
      <w:pPr>
        <w:pStyle w:val="ListParagraph"/>
        <w:numPr>
          <w:ilvl w:val="0"/>
          <w:numId w:val="33"/>
        </w:numPr>
        <w:ind w:left="567" w:hanging="425"/>
      </w:pPr>
      <w:r w:rsidRPr="004B6FFE">
        <w:rPr>
          <w:i/>
          <w:iCs/>
        </w:rPr>
        <w:t>CodeIgniter</w:t>
      </w:r>
    </w:p>
    <w:p w14:paraId="53E70BF8" w14:textId="77777777" w:rsidR="00DD7034" w:rsidRPr="00DD7034" w:rsidRDefault="00DD7034" w:rsidP="004B6FFE">
      <w:pPr>
        <w:ind w:left="142" w:firstLine="578"/>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w:t>
      </w:r>
      <w:proofErr w:type="gramStart"/>
      <w:r w:rsidRPr="00DD7034">
        <w:t>Inc[</w:t>
      </w:r>
      <w:proofErr w:type="gramEnd"/>
      <w:r w:rsidRPr="00DD7034">
        <w:t>8].</w:t>
      </w:r>
    </w:p>
    <w:p w14:paraId="61C2FE23" w14:textId="77777777" w:rsidR="00DD7034" w:rsidRPr="00DD7034" w:rsidRDefault="00DD7034" w:rsidP="004B6FFE">
      <w:pPr>
        <w:pStyle w:val="ListParagraph"/>
        <w:numPr>
          <w:ilvl w:val="0"/>
          <w:numId w:val="34"/>
        </w:numPr>
        <w:ind w:left="567" w:hanging="425"/>
      </w:pPr>
      <w:r w:rsidRPr="004B6FFE">
        <w:rPr>
          <w:i/>
          <w:iCs/>
        </w:rPr>
        <w:t>API</w:t>
      </w:r>
    </w:p>
    <w:p w14:paraId="109C64C7" w14:textId="77777777" w:rsidR="00DD7034" w:rsidRPr="00DD7034" w:rsidRDefault="00DD7034" w:rsidP="004B6FFE">
      <w:pPr>
        <w:ind w:left="142" w:firstLine="578"/>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tradisional, Pengertian </w:t>
      </w:r>
      <w:r w:rsidRPr="00DD7034">
        <w:rPr>
          <w:i/>
          <w:iCs/>
        </w:rPr>
        <w:t>API</w:t>
      </w:r>
      <w:r w:rsidRPr="00DD7034">
        <w:t xml:space="preserve"> bukan seperti itu. Tapi lebih berkaitan dengan fungsi-fungsi yang disediakan oleh Sistem Operasi [9].</w:t>
      </w:r>
    </w:p>
    <w:p w14:paraId="5AD2D486" w14:textId="77777777" w:rsidR="00DD7034" w:rsidRPr="004B6FFE" w:rsidRDefault="00DD7034" w:rsidP="004B6FFE">
      <w:pPr>
        <w:pStyle w:val="ListParagraph"/>
        <w:numPr>
          <w:ilvl w:val="0"/>
          <w:numId w:val="35"/>
        </w:numPr>
        <w:ind w:left="567" w:hanging="425"/>
        <w:rPr>
          <w:i/>
          <w:iCs/>
        </w:rPr>
      </w:pPr>
      <w:r w:rsidRPr="004B6FFE">
        <w:rPr>
          <w:i/>
          <w:iCs/>
        </w:rPr>
        <w:t>E-Commerse </w:t>
      </w:r>
    </w:p>
    <w:p w14:paraId="652FF54A" w14:textId="77777777" w:rsidR="00DD7034" w:rsidRPr="00DD7034" w:rsidRDefault="00DD7034" w:rsidP="004B6FFE">
      <w:pPr>
        <w:ind w:left="142" w:firstLine="578"/>
      </w:pPr>
      <w:r w:rsidRPr="00DD7034">
        <w:rPr>
          <w:i/>
          <w:iCs/>
        </w:rPr>
        <w:lastRenderedPageBreak/>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 xml:space="preserve"> [10].</w:t>
      </w:r>
    </w:p>
    <w:p w14:paraId="7BE20533" w14:textId="77777777" w:rsidR="00DD7034" w:rsidRPr="00DD7034" w:rsidRDefault="00DD7034" w:rsidP="004B6FFE">
      <w:pPr>
        <w:pStyle w:val="ListParagraph"/>
        <w:numPr>
          <w:ilvl w:val="0"/>
          <w:numId w:val="36"/>
        </w:numPr>
        <w:ind w:left="567" w:hanging="425"/>
      </w:pPr>
      <w:r w:rsidRPr="004B6FFE">
        <w:rPr>
          <w:i/>
          <w:iCs/>
        </w:rPr>
        <w:t>UML</w:t>
      </w:r>
    </w:p>
    <w:p w14:paraId="28EE7642" w14:textId="77777777" w:rsidR="00DD7034" w:rsidRPr="00DD7034" w:rsidRDefault="00DD7034" w:rsidP="004B6FFE">
      <w:pPr>
        <w:ind w:left="142" w:firstLine="425"/>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 [11]. </w:t>
      </w:r>
    </w:p>
    <w:p w14:paraId="5F3B77D9" w14:textId="69396CDA" w:rsidR="00DD7034" w:rsidRPr="00DD7034" w:rsidRDefault="004B6FFE" w:rsidP="004B6FFE">
      <w:pPr>
        <w:ind w:left="142" w:firstLine="425"/>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 [11].</w:t>
      </w:r>
    </w:p>
    <w:p w14:paraId="1269458E" w14:textId="77777777" w:rsidR="00DD7034" w:rsidRPr="00DD7034" w:rsidRDefault="00DD7034" w:rsidP="00DD7034">
      <w:pPr>
        <w:rPr>
          <w:lang w:val="id-ID"/>
        </w:rPr>
      </w:pPr>
    </w:p>
    <w:p w14:paraId="16636117" w14:textId="77777777" w:rsidR="00E66885" w:rsidRPr="009A46A5" w:rsidRDefault="00E66885" w:rsidP="00F00515">
      <w:pPr>
        <w:pStyle w:val="Heading2"/>
        <w:numPr>
          <w:ilvl w:val="1"/>
          <w:numId w:val="5"/>
        </w:numPr>
        <w:ind w:left="720" w:hanging="720"/>
      </w:pPr>
      <w:bookmarkStart w:id="56" w:name="_Toc80809832"/>
      <w:r w:rsidRPr="009A46A5">
        <w:rPr>
          <w:lang w:val="en-US"/>
        </w:rPr>
        <w:t>Studi Pustaka</w:t>
      </w:r>
      <w:bookmarkEnd w:id="56"/>
    </w:p>
    <w:p w14:paraId="7D905CC2" w14:textId="77777777" w:rsidR="00E75156" w:rsidRDefault="00E75156" w:rsidP="00E75156">
      <w:pPr>
        <w:ind w:firstLine="720"/>
        <w:rPr>
          <w:lang w:val="id-ID"/>
        </w:rPr>
      </w:pPr>
    </w:p>
    <w:p w14:paraId="26438187" w14:textId="0858387B" w:rsidR="00D02EC3" w:rsidRDefault="00563A7C" w:rsidP="00E75156">
      <w:pPr>
        <w:spacing w:after="160" w:line="259" w:lineRule="auto"/>
        <w:jc w:val="left"/>
        <w:rPr>
          <w:lang w:val="id-ID"/>
        </w:rPr>
      </w:pPr>
      <w:r>
        <w:t>4</w:t>
      </w:r>
      <w:r w:rsidR="00E75156">
        <w:rPr>
          <w:lang w:val="id-ID"/>
        </w:rPr>
        <w:br w:type="page"/>
      </w:r>
    </w:p>
    <w:p w14:paraId="06CCE60C" w14:textId="77777777" w:rsidR="00D02EC3" w:rsidRDefault="00D02EC3" w:rsidP="00D02EC3">
      <w:pPr>
        <w:pStyle w:val="Heading1"/>
        <w:numPr>
          <w:ilvl w:val="0"/>
          <w:numId w:val="0"/>
        </w:numPr>
        <w:ind w:left="432"/>
      </w:pPr>
      <w:bookmarkStart w:id="57" w:name="_Toc80809833"/>
      <w:r>
        <w:lastRenderedPageBreak/>
        <w:t>BAB III</w:t>
      </w:r>
      <w:r>
        <w:br/>
        <w:t>ANALISIS DAN PERANCANGAN</w:t>
      </w:r>
      <w:bookmarkEnd w:id="57"/>
    </w:p>
    <w:p w14:paraId="7DA21134" w14:textId="1A02B1E8" w:rsidR="00E75156" w:rsidRDefault="00DC6877" w:rsidP="00F00515">
      <w:pPr>
        <w:pStyle w:val="Heading2"/>
        <w:numPr>
          <w:ilvl w:val="1"/>
          <w:numId w:val="8"/>
        </w:numPr>
        <w:rPr>
          <w:lang w:val="en-US"/>
        </w:rPr>
      </w:pPr>
      <w:r>
        <w:tab/>
      </w:r>
      <w:bookmarkStart w:id="58" w:name="_Toc80809834"/>
      <w:r w:rsidR="002B1282">
        <w:t xml:space="preserve">Latar Belakang </w:t>
      </w:r>
      <w:r w:rsidR="009A590A">
        <w:rPr>
          <w:lang w:val="en-US"/>
        </w:rPr>
        <w:t>Organisasi</w:t>
      </w:r>
      <w:bookmarkEnd w:id="58"/>
    </w:p>
    <w:p w14:paraId="309FEE77" w14:textId="3493CCE4" w:rsidR="0018026B" w:rsidRDefault="0018026B" w:rsidP="00CF2B59">
      <w:pPr>
        <w:ind w:left="360" w:firstLine="360"/>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251E92F7" w:rsidR="00F81369" w:rsidRDefault="0018026B" w:rsidP="00CF2B59">
      <w:pPr>
        <w:ind w:left="360" w:firstLine="360"/>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45134E1A" w14:textId="5AFAAC00" w:rsidR="00F81369" w:rsidRDefault="00F81369" w:rsidP="00F00515">
      <w:pPr>
        <w:pStyle w:val="Heading3"/>
        <w:numPr>
          <w:ilvl w:val="2"/>
          <w:numId w:val="8"/>
        </w:numPr>
        <w:rPr>
          <w:lang w:val="en-US"/>
        </w:rPr>
      </w:pPr>
      <w:bookmarkStart w:id="59" w:name="_Toc80809835"/>
      <w:r>
        <w:rPr>
          <w:lang w:val="en-US"/>
        </w:rPr>
        <w:t>Visi dan Misi Organisasi</w:t>
      </w:r>
      <w:bookmarkEnd w:id="59"/>
    </w:p>
    <w:p w14:paraId="1D4A4FC0" w14:textId="77777777" w:rsidR="00F81369" w:rsidRPr="00F81369" w:rsidRDefault="00F81369" w:rsidP="00F81369">
      <w:pPr>
        <w:jc w:val="center"/>
        <w:rPr>
          <w:b/>
          <w:bCs/>
        </w:rPr>
      </w:pPr>
      <w:r w:rsidRPr="00F81369">
        <w:rPr>
          <w:b/>
          <w:bCs/>
        </w:rPr>
        <w:t>Visi</w:t>
      </w:r>
    </w:p>
    <w:p w14:paraId="46E23E5C" w14:textId="77777777" w:rsidR="00F81369" w:rsidRDefault="00F81369" w:rsidP="00F81369">
      <w:r>
        <w:t>To become a global leading Visual Art Company. Menjadi perusahaan seni visual terbaik dan terbesar berskala internasional</w:t>
      </w:r>
    </w:p>
    <w:p w14:paraId="1FB2B6EE" w14:textId="26207A97" w:rsidR="00F81369" w:rsidRPr="00F81369" w:rsidRDefault="00F81369" w:rsidP="00F81369">
      <w:pPr>
        <w:jc w:val="center"/>
        <w:rPr>
          <w:b/>
          <w:bCs/>
        </w:rPr>
      </w:pPr>
      <w:r w:rsidRPr="00F81369">
        <w:rPr>
          <w:b/>
          <w:bCs/>
        </w:rPr>
        <w:t>Misi</w:t>
      </w:r>
    </w:p>
    <w:p w14:paraId="66A215FD" w14:textId="77777777" w:rsidR="00F81369" w:rsidRDefault="00F81369" w:rsidP="00F00515">
      <w:pPr>
        <w:pStyle w:val="ListParagraph"/>
        <w:numPr>
          <w:ilvl w:val="0"/>
          <w:numId w:val="10"/>
        </w:numPr>
        <w:ind w:left="426"/>
      </w:pPr>
      <w:r>
        <w:t>Menciptakan tempat one-stop solution dalam bidang seni melalui konseptualisasi ide, desain objek, dan eksekusi karya seni.</w:t>
      </w:r>
    </w:p>
    <w:p w14:paraId="665491F6" w14:textId="77777777" w:rsidR="00F81369" w:rsidRDefault="00F81369" w:rsidP="00F00515">
      <w:pPr>
        <w:pStyle w:val="ListParagraph"/>
        <w:numPr>
          <w:ilvl w:val="0"/>
          <w:numId w:val="10"/>
        </w:numPr>
        <w:ind w:left="426"/>
      </w:pPr>
      <w:r>
        <w:t>Menciptakan inovasi produk seni dengan cara mendesain ulang, mengembangkan dan meningkatkan nilai suatu karya seni.</w:t>
      </w:r>
    </w:p>
    <w:p w14:paraId="27CC1A06" w14:textId="77777777" w:rsidR="00F81369" w:rsidRDefault="00F81369" w:rsidP="00F00515">
      <w:pPr>
        <w:pStyle w:val="ListParagraph"/>
        <w:numPr>
          <w:ilvl w:val="0"/>
          <w:numId w:val="10"/>
        </w:numPr>
        <w:ind w:left="426"/>
      </w:pPr>
      <w:r>
        <w:t>Menginisiasi komunitas seniman berbakat berskala nasional bahkan internasional dengan E3 Programs (Embracing, Educating, and Empowering).</w:t>
      </w:r>
    </w:p>
    <w:p w14:paraId="5DA552FE" w14:textId="4D4F17FB" w:rsidR="00F81369" w:rsidRPr="00F81369" w:rsidRDefault="00F81369" w:rsidP="00F00515">
      <w:pPr>
        <w:pStyle w:val="ListParagraph"/>
        <w:numPr>
          <w:ilvl w:val="0"/>
          <w:numId w:val="10"/>
        </w:numPr>
        <w:ind w:left="426"/>
      </w:pPr>
      <w:r>
        <w:t>Membangun agensi seniman sebagai wadah untuk membangun karir dan membuka lapangan pekerjaan yang professional.</w:t>
      </w:r>
    </w:p>
    <w:p w14:paraId="10A80BFF" w14:textId="6A05024C" w:rsidR="00F81369" w:rsidRDefault="00F81369" w:rsidP="00F00515">
      <w:pPr>
        <w:pStyle w:val="Heading3"/>
        <w:numPr>
          <w:ilvl w:val="2"/>
          <w:numId w:val="8"/>
        </w:numPr>
      </w:pPr>
      <w:bookmarkStart w:id="60" w:name="_Toc80809836"/>
      <w:r>
        <w:rPr>
          <w:lang w:val="en-US"/>
        </w:rPr>
        <w:t>Struktur Organisiasi</w:t>
      </w:r>
      <w:bookmarkEnd w:id="60"/>
      <w:r>
        <w:t xml:space="preserve"> </w:t>
      </w:r>
    </w:p>
    <w:p w14:paraId="3AE4790F" w14:textId="41C67AC9" w:rsidR="00F81369" w:rsidRDefault="00F81369" w:rsidP="00F81369">
      <w:pPr>
        <w:ind w:firstLine="720"/>
      </w:pPr>
      <w:r>
        <w:t>Struktur Organisasi adalah suatu susunan dan hubungan antara tiap bagian serta posisi yang ada pada suatu organisasi. Berikut adalah struktur organisasi Jogja Painting yang dapat dilihat pada Gambar 3.1.</w:t>
      </w:r>
    </w:p>
    <w:p w14:paraId="621C32B8" w14:textId="77777777" w:rsidR="00F81369" w:rsidRDefault="00F81369" w:rsidP="00F81369">
      <w:pPr>
        <w:keepNext/>
      </w:pPr>
      <w:r>
        <w:rPr>
          <w:noProof/>
        </w:rPr>
        <w:lastRenderedPageBreak/>
        <w:drawing>
          <wp:inline distT="0" distB="0" distL="0" distR="0" wp14:anchorId="399C7FED" wp14:editId="2A0FF8BF">
            <wp:extent cx="5039995" cy="1405255"/>
            <wp:effectExtent l="0" t="0" r="8255" b="444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39995" cy="1405255"/>
                    </a:xfrm>
                    <a:prstGeom prst="rect">
                      <a:avLst/>
                    </a:prstGeom>
                  </pic:spPr>
                </pic:pic>
              </a:graphicData>
            </a:graphic>
          </wp:inline>
        </w:drawing>
      </w:r>
    </w:p>
    <w:p w14:paraId="2B715362" w14:textId="2D436967" w:rsidR="00F81369" w:rsidRDefault="00F81369" w:rsidP="00F81369">
      <w:pPr>
        <w:pStyle w:val="Caption"/>
      </w:pPr>
      <w:r>
        <w:t xml:space="preserve">Gambar 3 </w:t>
      </w:r>
      <w:r>
        <w:fldChar w:fldCharType="begin"/>
      </w:r>
      <w:r>
        <w:instrText xml:space="preserve"> SEQ Gambar_3 \* ARABIC </w:instrText>
      </w:r>
      <w:r>
        <w:fldChar w:fldCharType="separate"/>
      </w:r>
      <w:r>
        <w:rPr>
          <w:noProof/>
        </w:rPr>
        <w:t>1</w:t>
      </w:r>
      <w:r>
        <w:fldChar w:fldCharType="end"/>
      </w:r>
      <w:r>
        <w:t xml:space="preserve"> Struktur Organisasi Jogja Painting</w:t>
      </w:r>
    </w:p>
    <w:p w14:paraId="04147958" w14:textId="68237A82" w:rsidR="00F81369" w:rsidRDefault="00F81369" w:rsidP="00F00515">
      <w:pPr>
        <w:pStyle w:val="Heading2"/>
        <w:numPr>
          <w:ilvl w:val="1"/>
          <w:numId w:val="8"/>
        </w:numPr>
      </w:pPr>
      <w:bookmarkStart w:id="61" w:name="_Toc80809837"/>
      <w:r>
        <w:t xml:space="preserve">Sistem yang </w:t>
      </w:r>
      <w:r>
        <w:rPr>
          <w:lang w:val="en-US"/>
        </w:rPr>
        <w:t>s</w:t>
      </w:r>
      <w:r>
        <w:t>edang Berjalan</w:t>
      </w:r>
      <w:bookmarkEnd w:id="61"/>
    </w:p>
    <w:p w14:paraId="641DD93A" w14:textId="260A8BFE" w:rsidR="00F81369" w:rsidRDefault="000C19BC" w:rsidP="000C19BC">
      <w:pPr>
        <w:ind w:firstLine="360"/>
      </w:pPr>
      <w:r>
        <w:t xml:space="preserve">Proses analisis sistem yang sedang berjalan merupakan salah satu tahapan dalam membuat suatu sistem agar sesuai dengan tujuan dari sistem itu sendiri. Berikut ini merupakan sistem yang sedang berjalan pada bagian penjualan hasil karya di Jogja </w:t>
      </w:r>
      <w:proofErr w:type="gramStart"/>
      <w:r>
        <w:t>Painting :</w:t>
      </w:r>
      <w:proofErr w:type="gramEnd"/>
    </w:p>
    <w:p w14:paraId="7DA968A9" w14:textId="52FF8E07" w:rsidR="000C19BC" w:rsidRPr="000C19BC" w:rsidRDefault="000C19BC" w:rsidP="00F00515">
      <w:pPr>
        <w:pStyle w:val="ListParagraph"/>
        <w:numPr>
          <w:ilvl w:val="0"/>
          <w:numId w:val="11"/>
        </w:numPr>
        <w:rPr>
          <w:lang w:val="id-ID"/>
        </w:rPr>
      </w:pPr>
      <w:r>
        <w:t>Proses diawali</w:t>
      </w:r>
    </w:p>
    <w:p w14:paraId="30F89290" w14:textId="2C583D32" w:rsidR="000C19BC" w:rsidRPr="000C19BC" w:rsidRDefault="000C19BC" w:rsidP="00F00515">
      <w:pPr>
        <w:pStyle w:val="ListParagraph"/>
        <w:numPr>
          <w:ilvl w:val="0"/>
          <w:numId w:val="11"/>
        </w:numPr>
        <w:rPr>
          <w:lang w:val="id-ID"/>
        </w:rPr>
      </w:pPr>
      <w:r>
        <w:t>…..</w:t>
      </w:r>
    </w:p>
    <w:p w14:paraId="503071B8" w14:textId="26BDB993" w:rsidR="000C19BC" w:rsidRPr="000C19BC" w:rsidRDefault="000C19BC" w:rsidP="00F00515">
      <w:pPr>
        <w:pStyle w:val="ListParagraph"/>
        <w:numPr>
          <w:ilvl w:val="0"/>
          <w:numId w:val="11"/>
        </w:numPr>
        <w:rPr>
          <w:lang w:val="id-ID"/>
        </w:rPr>
      </w:pPr>
      <w:r>
        <w:t>…..</w:t>
      </w:r>
    </w:p>
    <w:p w14:paraId="5784FC3D" w14:textId="7B2495A4" w:rsidR="000C19BC" w:rsidRPr="000C19BC" w:rsidRDefault="000C19BC" w:rsidP="00F00515">
      <w:pPr>
        <w:pStyle w:val="ListParagraph"/>
        <w:numPr>
          <w:ilvl w:val="0"/>
          <w:numId w:val="11"/>
        </w:numPr>
        <w:rPr>
          <w:lang w:val="id-ID"/>
        </w:rPr>
      </w:pPr>
      <w:r>
        <w:t>…..</w:t>
      </w:r>
    </w:p>
    <w:p w14:paraId="458DB7DA" w14:textId="1F396E69" w:rsidR="000C19BC" w:rsidRPr="000C19BC" w:rsidRDefault="000C19BC" w:rsidP="00F00515">
      <w:pPr>
        <w:pStyle w:val="ListParagraph"/>
        <w:numPr>
          <w:ilvl w:val="0"/>
          <w:numId w:val="11"/>
        </w:numPr>
        <w:rPr>
          <w:lang w:val="id-ID"/>
        </w:rPr>
      </w:pPr>
      <w:r>
        <w:t>…</w:t>
      </w:r>
    </w:p>
    <w:p w14:paraId="794D6817" w14:textId="4EFAA644" w:rsidR="000C19BC" w:rsidRPr="000C19BC" w:rsidRDefault="000C19BC" w:rsidP="00F00515">
      <w:pPr>
        <w:pStyle w:val="ListParagraph"/>
        <w:numPr>
          <w:ilvl w:val="0"/>
          <w:numId w:val="11"/>
        </w:numPr>
        <w:rPr>
          <w:lang w:val="id-ID"/>
        </w:rPr>
      </w:pPr>
      <w:r>
        <w:t>..</w:t>
      </w:r>
    </w:p>
    <w:p w14:paraId="00C96B94" w14:textId="4A30BD52" w:rsidR="000C19BC" w:rsidRPr="000C19BC" w:rsidRDefault="000C19BC" w:rsidP="00F00515">
      <w:pPr>
        <w:pStyle w:val="ListParagraph"/>
        <w:numPr>
          <w:ilvl w:val="0"/>
          <w:numId w:val="11"/>
        </w:numPr>
        <w:rPr>
          <w:lang w:val="id-ID"/>
        </w:rPr>
      </w:pPr>
      <w:r>
        <w:t>.</w:t>
      </w:r>
    </w:p>
    <w:p w14:paraId="207FE017" w14:textId="77777777" w:rsidR="00F81369" w:rsidRDefault="00F81369" w:rsidP="00F81369">
      <w:pPr>
        <w:pStyle w:val="Heading3"/>
        <w:numPr>
          <w:ilvl w:val="0"/>
          <w:numId w:val="0"/>
        </w:numPr>
        <w:ind w:left="709" w:hanging="720"/>
      </w:pPr>
      <w:bookmarkStart w:id="62" w:name="_Toc80809838"/>
      <w:r>
        <w:t>3.2.1</w:t>
      </w:r>
      <w:r>
        <w:tab/>
        <w:t xml:space="preserve">Analisis Sistem yang </w:t>
      </w:r>
      <w:r>
        <w:rPr>
          <w:lang w:val="en-US"/>
        </w:rPr>
        <w:t>s</w:t>
      </w:r>
      <w:r>
        <w:t>edang Berjalan</w:t>
      </w:r>
      <w:bookmarkEnd w:id="62"/>
      <w:r>
        <w:t xml:space="preserve"> </w:t>
      </w:r>
    </w:p>
    <w:p w14:paraId="0E2F64D2" w14:textId="77777777" w:rsidR="00F81369" w:rsidRPr="00F81369" w:rsidRDefault="00F81369" w:rsidP="00F81369"/>
    <w:p w14:paraId="7E38C373" w14:textId="6D4FBE96" w:rsidR="00F81369" w:rsidRPr="00F81369" w:rsidRDefault="00F81369" w:rsidP="00F81369">
      <w:pPr>
        <w:ind w:firstLine="720"/>
        <w:jc w:val="center"/>
        <w:rPr>
          <w:lang w:val="id-ID"/>
        </w:rPr>
      </w:pPr>
    </w:p>
    <w:p w14:paraId="20F8DC68" w14:textId="77777777" w:rsidR="00F81369" w:rsidRDefault="00F81369" w:rsidP="00F81369"/>
    <w:p w14:paraId="1F0CB0EA" w14:textId="737FDD4A" w:rsidR="00F81369" w:rsidRDefault="00F81369" w:rsidP="00F81369"/>
    <w:p w14:paraId="0B594B69" w14:textId="7C1F3E1A" w:rsidR="00F81369" w:rsidRDefault="00F81369" w:rsidP="00F81369"/>
    <w:p w14:paraId="559E78D6" w14:textId="7AEE936B" w:rsidR="00F81369" w:rsidRDefault="00F81369" w:rsidP="00F81369"/>
    <w:p w14:paraId="2D9A5C5E" w14:textId="4202DEA5" w:rsidR="00F81369" w:rsidRDefault="00F81369" w:rsidP="00F81369"/>
    <w:p w14:paraId="0324312B" w14:textId="3796AC31" w:rsidR="00F81369" w:rsidRDefault="00F81369" w:rsidP="00F81369"/>
    <w:p w14:paraId="2A58ABD8" w14:textId="70953AEF" w:rsidR="00F81369" w:rsidRDefault="00F81369" w:rsidP="00F81369"/>
    <w:p w14:paraId="2802DCBC" w14:textId="2B9A3B99" w:rsidR="00F81369" w:rsidRDefault="00F81369" w:rsidP="00F81369"/>
    <w:p w14:paraId="56ED1D9E" w14:textId="02ABF899" w:rsidR="00F81369" w:rsidRDefault="00F81369" w:rsidP="00F81369"/>
    <w:p w14:paraId="1A6CB9BC" w14:textId="275EDB04" w:rsidR="00F81369" w:rsidRDefault="00F81369" w:rsidP="00F81369"/>
    <w:p w14:paraId="7D04FBB2" w14:textId="76AC0CF6" w:rsidR="00F81369" w:rsidRDefault="00F81369" w:rsidP="00F81369"/>
    <w:p w14:paraId="417A2663" w14:textId="07D6A170" w:rsidR="00F81369" w:rsidRDefault="00F81369" w:rsidP="00F81369"/>
    <w:p w14:paraId="4FFBFEA2" w14:textId="37C9E378" w:rsidR="00F81369" w:rsidRDefault="00F81369" w:rsidP="00F81369"/>
    <w:p w14:paraId="57284670" w14:textId="3151618C" w:rsidR="00F81369" w:rsidRDefault="00F81369" w:rsidP="00F81369"/>
    <w:p w14:paraId="0BBD201B" w14:textId="77777777" w:rsidR="00F81369" w:rsidRPr="0018026B" w:rsidRDefault="00F81369" w:rsidP="00F81369"/>
    <w:p w14:paraId="220D1C2B" w14:textId="77777777" w:rsidR="00742965" w:rsidRDefault="00742965" w:rsidP="00742965">
      <w:pPr>
        <w:pStyle w:val="Heading2"/>
        <w:numPr>
          <w:ilvl w:val="0"/>
          <w:numId w:val="0"/>
        </w:numPr>
        <w:ind w:left="576" w:hanging="576"/>
        <w:rPr>
          <w:lang w:val="en-US"/>
        </w:rPr>
      </w:pPr>
      <w:bookmarkStart w:id="63" w:name="_Toc80809839"/>
      <w:r>
        <w:t xml:space="preserve">3.3 </w:t>
      </w:r>
      <w:r w:rsidR="00DC6877">
        <w:tab/>
      </w:r>
      <w:r w:rsidR="00DC6877">
        <w:tab/>
      </w:r>
      <w:r w:rsidR="0072778E">
        <w:rPr>
          <w:lang w:val="en-US"/>
        </w:rPr>
        <w:t>Analisis Pengembangan</w:t>
      </w:r>
      <w:bookmarkEnd w:id="63"/>
    </w:p>
    <w:p w14:paraId="6BFE5BCF" w14:textId="77777777" w:rsidR="00742965" w:rsidRPr="00BF756E" w:rsidRDefault="00742965" w:rsidP="00742965">
      <w:pPr>
        <w:pStyle w:val="Heading3"/>
        <w:numPr>
          <w:ilvl w:val="0"/>
          <w:numId w:val="0"/>
        </w:numPr>
        <w:rPr>
          <w:lang w:val="en-US"/>
        </w:rPr>
      </w:pPr>
      <w:bookmarkStart w:id="64" w:name="_Toc80809840"/>
      <w:r>
        <w:t>3.3.1</w:t>
      </w:r>
      <w:r w:rsidR="00DC6877">
        <w:tab/>
      </w:r>
      <w:r>
        <w:t>Analisis Sistem Baru</w:t>
      </w:r>
      <w:bookmarkEnd w:id="64"/>
    </w:p>
    <w:p w14:paraId="6B912D48" w14:textId="2BCEAD59" w:rsidR="000C19BC" w:rsidRDefault="0072778E" w:rsidP="000C19BC">
      <w:pPr>
        <w:pStyle w:val="Heading3"/>
        <w:numPr>
          <w:ilvl w:val="0"/>
          <w:numId w:val="0"/>
        </w:numPr>
        <w:rPr>
          <w:lang w:val="en-US"/>
        </w:rPr>
      </w:pPr>
      <w:bookmarkStart w:id="65" w:name="_Toc80809841"/>
      <w:r>
        <w:t xml:space="preserve">3.3.2 </w:t>
      </w:r>
      <w:r w:rsidR="001E5C94">
        <w:tab/>
      </w:r>
      <w:r>
        <w:t xml:space="preserve">Analisis </w:t>
      </w:r>
      <w:r>
        <w:rPr>
          <w:lang w:val="en-US"/>
        </w:rPr>
        <w:t>Kebutuhan User</w:t>
      </w:r>
      <w:bookmarkEnd w:id="65"/>
    </w:p>
    <w:p w14:paraId="32DCF3D1" w14:textId="4CA86A53" w:rsidR="000C19BC" w:rsidRDefault="000C19BC" w:rsidP="000C19BC">
      <w:pPr>
        <w:ind w:firstLine="720"/>
      </w:pPr>
      <w:r>
        <w:t xml:space="preserve">Hal-hal yang menjadi kebutuhan user di Jogja Painting adalah Admin, dan customer. Identifkasi pengguna merupakan deskripsi dari setiap pengguna yang terlibat pada sistem dapat dilihat pada Tabel 3.2.  </w:t>
      </w:r>
    </w:p>
    <w:tbl>
      <w:tblPr>
        <w:tblStyle w:val="TableGrid"/>
        <w:tblW w:w="0" w:type="auto"/>
        <w:tblLook w:val="04A0" w:firstRow="1" w:lastRow="0" w:firstColumn="1" w:lastColumn="0" w:noHBand="0" w:noVBand="1"/>
      </w:tblPr>
      <w:tblGrid>
        <w:gridCol w:w="510"/>
        <w:gridCol w:w="3738"/>
        <w:gridCol w:w="3679"/>
      </w:tblGrid>
      <w:tr w:rsidR="000C19BC" w14:paraId="4FE789BB" w14:textId="77777777" w:rsidTr="000C19BC">
        <w:tc>
          <w:tcPr>
            <w:tcW w:w="510" w:type="dxa"/>
          </w:tcPr>
          <w:p w14:paraId="56B219E0" w14:textId="14DD652D" w:rsidR="000C19BC" w:rsidRDefault="000C19BC" w:rsidP="000C19BC">
            <w:pPr>
              <w:jc w:val="center"/>
            </w:pPr>
            <w:r>
              <w:t>No</w:t>
            </w:r>
          </w:p>
        </w:tc>
        <w:tc>
          <w:tcPr>
            <w:tcW w:w="3738" w:type="dxa"/>
          </w:tcPr>
          <w:p w14:paraId="0997853D" w14:textId="43E5D899" w:rsidR="000C19BC" w:rsidRDefault="000C19BC" w:rsidP="000C19BC">
            <w:pPr>
              <w:jc w:val="center"/>
            </w:pPr>
            <w:r>
              <w:t>Pengguna</w:t>
            </w:r>
          </w:p>
        </w:tc>
        <w:tc>
          <w:tcPr>
            <w:tcW w:w="3679" w:type="dxa"/>
          </w:tcPr>
          <w:p w14:paraId="14DF26FE" w14:textId="275BABF1" w:rsidR="000C19BC" w:rsidRDefault="000C19BC" w:rsidP="000C19BC">
            <w:pPr>
              <w:jc w:val="center"/>
            </w:pPr>
            <w:r>
              <w:t>Deskripsi</w:t>
            </w:r>
          </w:p>
        </w:tc>
      </w:tr>
      <w:tr w:rsidR="000C19BC" w14:paraId="5ACC9394" w14:textId="77777777" w:rsidTr="000C19BC">
        <w:tc>
          <w:tcPr>
            <w:tcW w:w="510" w:type="dxa"/>
          </w:tcPr>
          <w:p w14:paraId="009BB244" w14:textId="2DA4A04A" w:rsidR="000C19BC" w:rsidRDefault="000C19BC" w:rsidP="000C19BC">
            <w:pPr>
              <w:jc w:val="center"/>
            </w:pPr>
            <w:r>
              <w:t>1</w:t>
            </w:r>
          </w:p>
        </w:tc>
        <w:tc>
          <w:tcPr>
            <w:tcW w:w="3738" w:type="dxa"/>
          </w:tcPr>
          <w:p w14:paraId="70127A52" w14:textId="3D115AAC" w:rsidR="000C19BC" w:rsidRDefault="000C19BC" w:rsidP="000C19BC">
            <w:r>
              <w:t>Admin</w:t>
            </w:r>
          </w:p>
        </w:tc>
        <w:tc>
          <w:tcPr>
            <w:tcW w:w="3679" w:type="dxa"/>
          </w:tcPr>
          <w:p w14:paraId="0FEB8EA9" w14:textId="6D3BA0DE" w:rsidR="000C19BC" w:rsidRDefault="000C19BC" w:rsidP="000C19BC">
            <w:r>
              <w:t xml:space="preserve">Merupakan pengguna aplikasi yang mempunyai wewenang untuk </w:t>
            </w:r>
            <w:r w:rsidR="00F705D6">
              <w:t>mengelola</w:t>
            </w:r>
            <w:r w:rsidR="00F73D0A">
              <w:t xml:space="preserve"> </w:t>
            </w:r>
            <w:r w:rsidR="00076892">
              <w:t xml:space="preserve">data </w:t>
            </w:r>
            <w:r w:rsidR="00F73D0A">
              <w:t>pengguna</w:t>
            </w:r>
            <w:r w:rsidR="00F705D6">
              <w:t>,</w:t>
            </w:r>
            <w:r>
              <w:t xml:space="preserve"> mengelola </w:t>
            </w:r>
            <w:r w:rsidR="00076892">
              <w:t xml:space="preserve">data </w:t>
            </w:r>
            <w:r w:rsidR="007F1BD9">
              <w:t>penjualan</w:t>
            </w:r>
            <w:r w:rsidR="005A03ED">
              <w:t xml:space="preserve"> </w:t>
            </w:r>
            <w:r w:rsidR="005A03ED" w:rsidRPr="005A03ED">
              <w:t>merchandise</w:t>
            </w:r>
            <w:r>
              <w:t xml:space="preserve">, </w:t>
            </w:r>
            <w:r w:rsidR="007F1BD9">
              <w:t xml:space="preserve">dan </w:t>
            </w:r>
            <w:r>
              <w:t xml:space="preserve">mengelola </w:t>
            </w:r>
            <w:r w:rsidR="007F1BD9">
              <w:t>halaman artikel.</w:t>
            </w:r>
          </w:p>
        </w:tc>
      </w:tr>
      <w:tr w:rsidR="000C19BC" w14:paraId="51F8A7DF" w14:textId="77777777" w:rsidTr="000C19BC">
        <w:tc>
          <w:tcPr>
            <w:tcW w:w="510" w:type="dxa"/>
          </w:tcPr>
          <w:p w14:paraId="754678B8" w14:textId="2F4ED51A" w:rsidR="000C19BC" w:rsidRDefault="007F1BD9" w:rsidP="007F1BD9">
            <w:pPr>
              <w:jc w:val="center"/>
            </w:pPr>
            <w:r>
              <w:t>2</w:t>
            </w:r>
          </w:p>
        </w:tc>
        <w:tc>
          <w:tcPr>
            <w:tcW w:w="3738" w:type="dxa"/>
          </w:tcPr>
          <w:p w14:paraId="2B921086" w14:textId="65B1072A" w:rsidR="000C19BC" w:rsidRDefault="007F1BD9" w:rsidP="000C19BC">
            <w:r>
              <w:t>Customer</w:t>
            </w:r>
          </w:p>
        </w:tc>
        <w:tc>
          <w:tcPr>
            <w:tcW w:w="3679" w:type="dxa"/>
          </w:tcPr>
          <w:p w14:paraId="1D90AAE4" w14:textId="5F31B802" w:rsidR="000C19BC" w:rsidRDefault="007F1BD9" w:rsidP="000C19BC">
            <w:r>
              <w:t xml:space="preserve">Merupakan pengguna aplikasi yang dapat </w:t>
            </w:r>
            <w:r w:rsidR="0080626B" w:rsidRPr="0080626B">
              <w:t>melakukan pendaftaran diaplikasi untuk mendapatkan akun, dapat melakukan upload karya, dapat membaca artikel, dapat melakukan pembelian produk merchandise.</w:t>
            </w:r>
          </w:p>
        </w:tc>
      </w:tr>
    </w:tbl>
    <w:p w14:paraId="7403CFE3" w14:textId="77777777" w:rsidR="000C19BC" w:rsidRPr="000C19BC" w:rsidRDefault="000C19BC" w:rsidP="000C19BC"/>
    <w:p w14:paraId="7A5DD4F0" w14:textId="1A125D59" w:rsidR="0024610B" w:rsidRDefault="00762B32" w:rsidP="001E5C94">
      <w:pPr>
        <w:pStyle w:val="Heading3"/>
        <w:numPr>
          <w:ilvl w:val="0"/>
          <w:numId w:val="0"/>
        </w:numPr>
        <w:rPr>
          <w:lang w:val="en-US"/>
        </w:rPr>
      </w:pPr>
      <w:bookmarkStart w:id="66" w:name="_Toc80809842"/>
      <w:r>
        <w:t xml:space="preserve">3.3.3 </w:t>
      </w:r>
      <w:r w:rsidR="001E5C94">
        <w:tab/>
      </w:r>
      <w:r>
        <w:t xml:space="preserve">Analisis </w:t>
      </w:r>
      <w:r>
        <w:rPr>
          <w:lang w:val="en-US"/>
        </w:rPr>
        <w:t xml:space="preserve">Kebutuhan </w:t>
      </w:r>
      <w:r w:rsidR="004977CB">
        <w:rPr>
          <w:lang w:val="en-US"/>
        </w:rPr>
        <w:t>Fungsional</w:t>
      </w:r>
      <w:bookmarkEnd w:id="66"/>
    </w:p>
    <w:p w14:paraId="4D93E0E5" w14:textId="0A84217B" w:rsidR="00F705D6" w:rsidRDefault="00F705D6" w:rsidP="00F705D6">
      <w:pPr>
        <w:ind w:firstLine="709"/>
      </w:pPr>
      <w:r>
        <w:t>Analisis Fungsi yaitu menjelaskan keseluruhan fitur dan fungsi yang berada pada aplikasi yang akan dibangun. Berikut ini adalah kebutuhan fungsionalitas dari aplikasi dapat dilihat pada ………</w:t>
      </w:r>
      <w:proofErr w:type="gramStart"/>
      <w:r>
        <w:t>… :</w:t>
      </w:r>
      <w:proofErr w:type="gramEnd"/>
      <w:r>
        <w:t xml:space="preserve"> </w:t>
      </w:r>
    </w:p>
    <w:tbl>
      <w:tblPr>
        <w:tblStyle w:val="TableGrid"/>
        <w:tblW w:w="0" w:type="auto"/>
        <w:tblLook w:val="04A0" w:firstRow="1" w:lastRow="0" w:firstColumn="1" w:lastColumn="0" w:noHBand="0" w:noVBand="1"/>
      </w:tblPr>
      <w:tblGrid>
        <w:gridCol w:w="562"/>
        <w:gridCol w:w="3686"/>
        <w:gridCol w:w="3679"/>
      </w:tblGrid>
      <w:tr w:rsidR="00F705D6" w14:paraId="076308E6" w14:textId="77777777" w:rsidTr="00F705D6">
        <w:tc>
          <w:tcPr>
            <w:tcW w:w="562" w:type="dxa"/>
          </w:tcPr>
          <w:p w14:paraId="73CCFB1F" w14:textId="6A664D2A" w:rsidR="00F705D6" w:rsidRDefault="00F705D6" w:rsidP="00F705D6">
            <w:pPr>
              <w:jc w:val="center"/>
            </w:pPr>
            <w:r>
              <w:lastRenderedPageBreak/>
              <w:t>No</w:t>
            </w:r>
          </w:p>
        </w:tc>
        <w:tc>
          <w:tcPr>
            <w:tcW w:w="3686" w:type="dxa"/>
          </w:tcPr>
          <w:p w14:paraId="19CAD1EB" w14:textId="370A9BA7" w:rsidR="00F705D6" w:rsidRDefault="00F705D6" w:rsidP="00F705D6">
            <w:pPr>
              <w:jc w:val="center"/>
            </w:pPr>
            <w:r>
              <w:t>Kebutuhan Fungsional</w:t>
            </w:r>
          </w:p>
        </w:tc>
        <w:tc>
          <w:tcPr>
            <w:tcW w:w="3679" w:type="dxa"/>
          </w:tcPr>
          <w:p w14:paraId="14E3EF61" w14:textId="151BCFDC" w:rsidR="00F705D6" w:rsidRDefault="00F705D6" w:rsidP="00F705D6">
            <w:pPr>
              <w:jc w:val="center"/>
            </w:pPr>
            <w:r>
              <w:t>Keterangan</w:t>
            </w:r>
          </w:p>
        </w:tc>
      </w:tr>
      <w:tr w:rsidR="00F705D6" w14:paraId="22BFF544" w14:textId="77777777" w:rsidTr="00F705D6">
        <w:tc>
          <w:tcPr>
            <w:tcW w:w="562" w:type="dxa"/>
          </w:tcPr>
          <w:p w14:paraId="7D591CEB" w14:textId="2D021C8D" w:rsidR="00F705D6" w:rsidRDefault="00F705D6" w:rsidP="00F705D6">
            <w:pPr>
              <w:jc w:val="center"/>
            </w:pPr>
            <w:r>
              <w:t>1</w:t>
            </w:r>
          </w:p>
        </w:tc>
        <w:tc>
          <w:tcPr>
            <w:tcW w:w="3686" w:type="dxa"/>
          </w:tcPr>
          <w:p w14:paraId="5EB75A81" w14:textId="0F10B2DA" w:rsidR="00F705D6" w:rsidRDefault="00F705D6" w:rsidP="00F705D6">
            <w:r>
              <w:t xml:space="preserve">Fungsi Registrasi </w:t>
            </w:r>
          </w:p>
        </w:tc>
        <w:tc>
          <w:tcPr>
            <w:tcW w:w="3679" w:type="dxa"/>
          </w:tcPr>
          <w:p w14:paraId="3B17FFE0" w14:textId="1B1A101F" w:rsidR="00F705D6" w:rsidRDefault="00F705D6" w:rsidP="00F705D6">
            <w:r>
              <w:t>Fungsi yang terdapat dalam aplikasi yang berfungsi untuk mendaftar bagi customer yang belum memiliki akun agar mendapatkan akun sehingga dapat melakukan login untuk selanjutnya customer memiliki akses melakukan upload dan pembelian karya.</w:t>
            </w:r>
          </w:p>
        </w:tc>
      </w:tr>
      <w:tr w:rsidR="00F705D6" w14:paraId="2FFFE4BA" w14:textId="77777777" w:rsidTr="00F705D6">
        <w:tc>
          <w:tcPr>
            <w:tcW w:w="562" w:type="dxa"/>
          </w:tcPr>
          <w:p w14:paraId="3930F0B8" w14:textId="51E92956" w:rsidR="00F705D6" w:rsidRDefault="00F705D6" w:rsidP="00F705D6">
            <w:pPr>
              <w:jc w:val="center"/>
            </w:pPr>
            <w:r>
              <w:t>2</w:t>
            </w:r>
          </w:p>
        </w:tc>
        <w:tc>
          <w:tcPr>
            <w:tcW w:w="3686" w:type="dxa"/>
          </w:tcPr>
          <w:p w14:paraId="258F9378" w14:textId="6C66690A" w:rsidR="00F705D6" w:rsidRDefault="00F705D6" w:rsidP="00F705D6">
            <w:r>
              <w:t xml:space="preserve">Kelola </w:t>
            </w:r>
            <w:r w:rsidR="00F73D0A">
              <w:t>Pengguna</w:t>
            </w:r>
          </w:p>
        </w:tc>
        <w:tc>
          <w:tcPr>
            <w:tcW w:w="3679" w:type="dxa"/>
          </w:tcPr>
          <w:p w14:paraId="0117A466" w14:textId="2FD89A1F" w:rsidR="00F705D6" w:rsidRDefault="00F705D6" w:rsidP="00F705D6">
            <w:r>
              <w:t xml:space="preserve">Aplikasi menyediakan fitur kelola customer </w:t>
            </w:r>
            <w:proofErr w:type="gramStart"/>
            <w:r>
              <w:t>berupa :</w:t>
            </w:r>
            <w:proofErr w:type="gramEnd"/>
          </w:p>
          <w:p w14:paraId="7CD70228" w14:textId="77777777" w:rsidR="00F73D0A" w:rsidRDefault="00F73D0A" w:rsidP="00F00515">
            <w:pPr>
              <w:pStyle w:val="ListParagraph"/>
              <w:numPr>
                <w:ilvl w:val="0"/>
                <w:numId w:val="12"/>
              </w:numPr>
              <w:ind w:left="315"/>
            </w:pPr>
            <w:r>
              <w:t xml:space="preserve">Tambah pengguna yaitu fitur yang digunakan untuk menambahkan data pengguna yang dapat mengakses aplikasi </w:t>
            </w:r>
          </w:p>
          <w:p w14:paraId="06F0B133" w14:textId="77777777" w:rsidR="00F73D0A" w:rsidRDefault="00F73D0A" w:rsidP="00F00515">
            <w:pPr>
              <w:pStyle w:val="ListParagraph"/>
              <w:numPr>
                <w:ilvl w:val="0"/>
                <w:numId w:val="12"/>
              </w:numPr>
              <w:ind w:left="315"/>
            </w:pPr>
            <w:r>
              <w:t>Ubah data pengguna yaitu fitur yang digunakan untuk mengubah data pengguna</w:t>
            </w:r>
          </w:p>
          <w:p w14:paraId="10192728" w14:textId="07B45549" w:rsidR="00F705D6" w:rsidRDefault="00F73D0A" w:rsidP="00F00515">
            <w:pPr>
              <w:pStyle w:val="ListParagraph"/>
              <w:numPr>
                <w:ilvl w:val="0"/>
                <w:numId w:val="12"/>
              </w:numPr>
              <w:ind w:left="315"/>
            </w:pPr>
            <w:r>
              <w:t>Hapus pengguna yaitu fitur yang digunakan untuk menghapus data pengguna dan aksesnya ke dalam aplikasi</w:t>
            </w:r>
          </w:p>
        </w:tc>
      </w:tr>
      <w:tr w:rsidR="00F705D6" w14:paraId="3E1A3256" w14:textId="77777777" w:rsidTr="00F705D6">
        <w:tc>
          <w:tcPr>
            <w:tcW w:w="562" w:type="dxa"/>
          </w:tcPr>
          <w:p w14:paraId="06F67A15" w14:textId="2C3895C8" w:rsidR="00F705D6" w:rsidRDefault="00F73D0A" w:rsidP="00F73D0A">
            <w:pPr>
              <w:jc w:val="center"/>
            </w:pPr>
            <w:r>
              <w:t>3</w:t>
            </w:r>
          </w:p>
        </w:tc>
        <w:tc>
          <w:tcPr>
            <w:tcW w:w="3686" w:type="dxa"/>
          </w:tcPr>
          <w:p w14:paraId="38B6282F" w14:textId="5B820C16" w:rsidR="00F705D6" w:rsidRDefault="00F73D0A" w:rsidP="00F705D6">
            <w:r>
              <w:t xml:space="preserve">Kelola Artikel </w:t>
            </w:r>
          </w:p>
        </w:tc>
        <w:tc>
          <w:tcPr>
            <w:tcW w:w="3679" w:type="dxa"/>
          </w:tcPr>
          <w:p w14:paraId="6963FF04" w14:textId="77777777" w:rsidR="00F705D6" w:rsidRDefault="00F73D0A" w:rsidP="00F705D6">
            <w:r>
              <w:t xml:space="preserve">Aplikasi menyediakan fitur kelola artikel dengan fungsi </w:t>
            </w:r>
            <w:proofErr w:type="gramStart"/>
            <w:r>
              <w:t>berupa :</w:t>
            </w:r>
            <w:proofErr w:type="gramEnd"/>
            <w:r>
              <w:t xml:space="preserve"> </w:t>
            </w:r>
          </w:p>
          <w:p w14:paraId="07087D06" w14:textId="67079BB1" w:rsidR="00F73D0A" w:rsidRDefault="00F73D0A" w:rsidP="00F00515">
            <w:pPr>
              <w:pStyle w:val="ListParagraph"/>
              <w:numPr>
                <w:ilvl w:val="0"/>
                <w:numId w:val="12"/>
              </w:numPr>
              <w:ind w:left="315"/>
            </w:pPr>
            <w:r>
              <w:t xml:space="preserve">Tambah artikel yaitu fitur yang digunakan untuk dapat menambahkan artikel terbaru pada konten website. </w:t>
            </w:r>
          </w:p>
          <w:p w14:paraId="5C2CC9A5" w14:textId="77777777" w:rsidR="00F73D0A" w:rsidRDefault="00F73D0A" w:rsidP="00F00515">
            <w:pPr>
              <w:pStyle w:val="ListParagraph"/>
              <w:numPr>
                <w:ilvl w:val="0"/>
                <w:numId w:val="12"/>
              </w:numPr>
              <w:ind w:left="315"/>
            </w:pPr>
            <w:r>
              <w:t xml:space="preserve">Ubah artikel yaitu fitur yang digunakan untuk mengubah </w:t>
            </w:r>
            <w:r>
              <w:lastRenderedPageBreak/>
              <w:t xml:space="preserve">artikel yang dapat berubah suatu waktu. </w:t>
            </w:r>
          </w:p>
          <w:p w14:paraId="3F306186" w14:textId="6CD3BDA7" w:rsidR="00F73D0A" w:rsidRDefault="00F73D0A" w:rsidP="00F00515">
            <w:pPr>
              <w:pStyle w:val="ListParagraph"/>
              <w:numPr>
                <w:ilvl w:val="0"/>
                <w:numId w:val="12"/>
              </w:numPr>
              <w:ind w:left="315"/>
            </w:pPr>
            <w:r>
              <w:t xml:space="preserve">Hapus artikel yaitu fitur yang digunakan untuk menghapus artikel yang tersimpan pada aplikasi. </w:t>
            </w:r>
          </w:p>
        </w:tc>
      </w:tr>
      <w:tr w:rsidR="00F705D6" w14:paraId="6180E7DB" w14:textId="77777777" w:rsidTr="00F705D6">
        <w:tc>
          <w:tcPr>
            <w:tcW w:w="562" w:type="dxa"/>
          </w:tcPr>
          <w:p w14:paraId="0E09F339" w14:textId="653EBF36" w:rsidR="00F705D6" w:rsidRDefault="00F73D0A" w:rsidP="00F73D0A">
            <w:pPr>
              <w:jc w:val="center"/>
            </w:pPr>
            <w:r>
              <w:lastRenderedPageBreak/>
              <w:t>4</w:t>
            </w:r>
          </w:p>
        </w:tc>
        <w:tc>
          <w:tcPr>
            <w:tcW w:w="3686" w:type="dxa"/>
          </w:tcPr>
          <w:p w14:paraId="2EC48D5A" w14:textId="2FF96456" w:rsidR="00F705D6" w:rsidRDefault="00F73D0A" w:rsidP="00F705D6">
            <w:r>
              <w:t xml:space="preserve">Kelola </w:t>
            </w:r>
            <w:r w:rsidR="005A03ED">
              <w:t>P</w:t>
            </w:r>
            <w:r>
              <w:t xml:space="preserve">enjualan </w:t>
            </w:r>
            <w:r w:rsidR="005A03ED">
              <w:t>M</w:t>
            </w:r>
            <w:r w:rsidR="005A03ED" w:rsidRPr="005A03ED">
              <w:t>erchandise</w:t>
            </w:r>
          </w:p>
        </w:tc>
        <w:tc>
          <w:tcPr>
            <w:tcW w:w="3679" w:type="dxa"/>
          </w:tcPr>
          <w:p w14:paraId="2FE1D084" w14:textId="77777777" w:rsidR="00F705D6" w:rsidRDefault="005A03ED" w:rsidP="00F705D6">
            <w:r w:rsidRPr="005A03ED">
              <w:t xml:space="preserve">Aplikasi menyediakan fitur kelola </w:t>
            </w:r>
            <w:r>
              <w:t xml:space="preserve">penjualan merchandise </w:t>
            </w:r>
            <w:r w:rsidRPr="005A03ED">
              <w:t xml:space="preserve">dengan fungsi </w:t>
            </w:r>
            <w:proofErr w:type="gramStart"/>
            <w:r w:rsidRPr="005A03ED">
              <w:t>berupa</w:t>
            </w:r>
            <w:r>
              <w:t xml:space="preserve"> :</w:t>
            </w:r>
            <w:proofErr w:type="gramEnd"/>
          </w:p>
          <w:p w14:paraId="23D8C0A8" w14:textId="42BE630B" w:rsidR="005A03ED" w:rsidRDefault="005A03ED" w:rsidP="00F00515">
            <w:pPr>
              <w:pStyle w:val="ListParagraph"/>
              <w:numPr>
                <w:ilvl w:val="0"/>
                <w:numId w:val="12"/>
              </w:numPr>
              <w:ind w:left="315"/>
            </w:pPr>
            <w:r>
              <w:t xml:space="preserve">Tambah produk yaitu fitur yang digunakan untuk dapat menambahkan produk pada bagian penjualan merchandise. </w:t>
            </w:r>
          </w:p>
          <w:p w14:paraId="0E63AF9F" w14:textId="75B2B376" w:rsidR="005A03ED" w:rsidRDefault="005A03ED" w:rsidP="00F00515">
            <w:pPr>
              <w:pStyle w:val="ListParagraph"/>
              <w:numPr>
                <w:ilvl w:val="0"/>
                <w:numId w:val="12"/>
              </w:numPr>
              <w:ind w:left="315"/>
            </w:pPr>
            <w:r>
              <w:t xml:space="preserve">Ubah data penjualan merchandise yaitu fitur yang digunakan untuk mengubah data produk merchandise yang dapat berubah suatu waktu. </w:t>
            </w:r>
          </w:p>
          <w:p w14:paraId="456F7FA6" w14:textId="22C66057" w:rsidR="005A03ED" w:rsidRDefault="005A03ED" w:rsidP="00F00515">
            <w:pPr>
              <w:pStyle w:val="ListParagraph"/>
              <w:numPr>
                <w:ilvl w:val="0"/>
                <w:numId w:val="12"/>
              </w:numPr>
              <w:ind w:left="315"/>
            </w:pPr>
            <w:r>
              <w:t>Hapus data merchandise yaitu fitur yang digunakan untuk menghapus data produk merchandise yang tersimpan pada aplikasi.</w:t>
            </w:r>
          </w:p>
        </w:tc>
      </w:tr>
    </w:tbl>
    <w:p w14:paraId="0A05114D" w14:textId="77777777" w:rsidR="00F705D6" w:rsidRPr="00F705D6" w:rsidRDefault="00F705D6" w:rsidP="00F705D6"/>
    <w:p w14:paraId="7CBF05F4" w14:textId="4AAD60CF" w:rsidR="0024610B" w:rsidRDefault="0024610B" w:rsidP="00F00515">
      <w:pPr>
        <w:pStyle w:val="Heading2"/>
        <w:numPr>
          <w:ilvl w:val="1"/>
          <w:numId w:val="8"/>
        </w:numPr>
        <w:rPr>
          <w:lang w:val="en-US"/>
        </w:rPr>
      </w:pPr>
      <w:bookmarkStart w:id="67" w:name="_Toc80809843"/>
      <w:r>
        <w:rPr>
          <w:lang w:val="en-US"/>
        </w:rPr>
        <w:t>Perancangan Sistem Baru</w:t>
      </w:r>
      <w:bookmarkEnd w:id="67"/>
    </w:p>
    <w:p w14:paraId="6D96BBBE" w14:textId="4E8F3F38" w:rsidR="005A03ED" w:rsidRDefault="005A03ED" w:rsidP="005A03ED">
      <w:pPr>
        <w:ind w:firstLine="360"/>
      </w:pPr>
      <w:r>
        <w:t>Perancangan aplikasi penjualan karya seniman berbasis website dijelaskan pada sub bab 3.4.1.</w:t>
      </w:r>
    </w:p>
    <w:p w14:paraId="00699813" w14:textId="6C2E627C" w:rsidR="00E63E2D" w:rsidRDefault="005A03ED" w:rsidP="00E63E2D">
      <w:pPr>
        <w:pStyle w:val="Heading3"/>
        <w:numPr>
          <w:ilvl w:val="0"/>
          <w:numId w:val="0"/>
        </w:numPr>
      </w:pPr>
      <w:bookmarkStart w:id="68" w:name="_Toc80809844"/>
      <w:r>
        <w:t>3.4.1</w:t>
      </w:r>
      <w:r>
        <w:tab/>
        <w:t>Analisis Sistem Baru</w:t>
      </w:r>
      <w:bookmarkEnd w:id="68"/>
    </w:p>
    <w:p w14:paraId="01EC3F5D" w14:textId="2B93A0A2" w:rsidR="005A03ED" w:rsidRDefault="005A03ED" w:rsidP="005A03ED">
      <w:pPr>
        <w:rPr>
          <w:b/>
          <w:lang w:val="id-ID"/>
        </w:rPr>
      </w:pPr>
      <w:bookmarkStart w:id="69" w:name="_Toc80809845"/>
      <w:r w:rsidRPr="005A03ED">
        <w:rPr>
          <w:b/>
          <w:lang w:val="id-ID"/>
        </w:rPr>
        <w:t>3.4.2</w:t>
      </w:r>
      <w:r w:rsidRPr="005A03ED">
        <w:rPr>
          <w:b/>
          <w:lang w:val="id-ID"/>
        </w:rPr>
        <w:tab/>
        <w:t>Bisnis Aktor</w:t>
      </w:r>
      <w:bookmarkEnd w:id="69"/>
    </w:p>
    <w:p w14:paraId="418E183E" w14:textId="4FAC8707" w:rsidR="00E63E2D" w:rsidRDefault="00E63E2D" w:rsidP="00E63E2D">
      <w:pPr>
        <w:ind w:firstLine="720"/>
      </w:pPr>
      <w:r w:rsidRPr="00E63E2D">
        <w:lastRenderedPageBreak/>
        <w:t xml:space="preserve">Berdasarkan analisis sistem baru, terdapat </w:t>
      </w:r>
      <w:r>
        <w:t xml:space="preserve">dua </w:t>
      </w:r>
      <w:r w:rsidRPr="00E63E2D">
        <w:t>aktor yang memiliki peran berbeda dalam mengakses sistem, ke</w:t>
      </w:r>
      <w:r>
        <w:t>dua</w:t>
      </w:r>
      <w:r w:rsidRPr="00E63E2D">
        <w:t xml:space="preserve"> aktor tersebut yaitu </w:t>
      </w:r>
      <w:r>
        <w:t xml:space="preserve">admin dan customer </w:t>
      </w:r>
      <w:r w:rsidRPr="00E63E2D">
        <w:t>yang ditunjukkan pada Gambar</w:t>
      </w:r>
      <w:proofErr w:type="gramStart"/>
      <w:r>
        <w:t>…..</w:t>
      </w:r>
      <w:proofErr w:type="gramEnd"/>
    </w:p>
    <w:p w14:paraId="28C4F91A" w14:textId="77777777" w:rsidR="00076892" w:rsidRPr="00E63E2D" w:rsidRDefault="00076892" w:rsidP="00E63E2D">
      <w:pPr>
        <w:ind w:firstLine="720"/>
        <w:rPr>
          <w:lang w:val="id-ID"/>
        </w:rPr>
      </w:pPr>
    </w:p>
    <w:p w14:paraId="59863394" w14:textId="77777777" w:rsidR="00E63E2D" w:rsidRPr="005A03ED" w:rsidRDefault="00E63E2D" w:rsidP="005A03ED">
      <w:pPr>
        <w:rPr>
          <w:b/>
          <w:lang w:val="id-ID"/>
        </w:rPr>
      </w:pPr>
    </w:p>
    <w:p w14:paraId="0CE88EE9" w14:textId="77777777" w:rsidR="005A03ED" w:rsidRPr="005A03ED" w:rsidRDefault="005A03ED" w:rsidP="005A03ED"/>
    <w:p w14:paraId="2EC55104" w14:textId="279520F4" w:rsidR="008C4738" w:rsidRDefault="006F7DFD" w:rsidP="008C4738">
      <w:pPr>
        <w:pStyle w:val="Heading3"/>
        <w:numPr>
          <w:ilvl w:val="0"/>
          <w:numId w:val="0"/>
        </w:numPr>
        <w:rPr>
          <w:lang w:val="en-US"/>
        </w:rPr>
      </w:pPr>
      <w:bookmarkStart w:id="70" w:name="_Toc80809846"/>
      <w:r>
        <w:t xml:space="preserve">3.4.3 </w:t>
      </w:r>
      <w:r w:rsidR="001E5C94">
        <w:tab/>
      </w:r>
      <w:r w:rsidR="008C4738">
        <w:rPr>
          <w:lang w:val="en-US"/>
        </w:rPr>
        <w:t>Deskripsi Aktor</w:t>
      </w:r>
      <w:bookmarkEnd w:id="70"/>
    </w:p>
    <w:p w14:paraId="1F1E078F" w14:textId="64A4BA24" w:rsidR="00076892" w:rsidRDefault="00076892" w:rsidP="00076892">
      <w:pPr>
        <w:ind w:firstLine="720"/>
      </w:pPr>
      <w:r>
        <w:t xml:space="preserve">Deskripsi aktor akan menjelaskan mengenai dekskripsi dari setiap aktor yang terlibat yaitu admin dan customer. Penjelasan mengenai definisi untuk setiap aktor dapat dilihat pada Tabel…. </w:t>
      </w:r>
    </w:p>
    <w:tbl>
      <w:tblPr>
        <w:tblStyle w:val="TableGrid"/>
        <w:tblW w:w="0" w:type="auto"/>
        <w:tblLook w:val="04A0" w:firstRow="1" w:lastRow="0" w:firstColumn="1" w:lastColumn="0" w:noHBand="0" w:noVBand="1"/>
      </w:tblPr>
      <w:tblGrid>
        <w:gridCol w:w="562"/>
        <w:gridCol w:w="3402"/>
        <w:gridCol w:w="3963"/>
      </w:tblGrid>
      <w:tr w:rsidR="00076892" w14:paraId="1C09B643" w14:textId="77777777" w:rsidTr="00076892">
        <w:tc>
          <w:tcPr>
            <w:tcW w:w="562" w:type="dxa"/>
          </w:tcPr>
          <w:p w14:paraId="5D0EF605" w14:textId="24DB49E7" w:rsidR="00076892" w:rsidRDefault="00076892" w:rsidP="00076892">
            <w:pPr>
              <w:jc w:val="center"/>
            </w:pPr>
            <w:r>
              <w:t>No</w:t>
            </w:r>
          </w:p>
        </w:tc>
        <w:tc>
          <w:tcPr>
            <w:tcW w:w="3402" w:type="dxa"/>
          </w:tcPr>
          <w:p w14:paraId="22010BE3" w14:textId="59315C1D" w:rsidR="00076892" w:rsidRDefault="00076892" w:rsidP="00076892">
            <w:pPr>
              <w:jc w:val="center"/>
            </w:pPr>
            <w:r>
              <w:t>Aktor</w:t>
            </w:r>
          </w:p>
        </w:tc>
        <w:tc>
          <w:tcPr>
            <w:tcW w:w="3963" w:type="dxa"/>
          </w:tcPr>
          <w:p w14:paraId="1D31D6CA" w14:textId="5D1758C7" w:rsidR="00076892" w:rsidRDefault="00076892" w:rsidP="00076892">
            <w:pPr>
              <w:jc w:val="center"/>
            </w:pPr>
            <w:r>
              <w:t>Deskripsi</w:t>
            </w:r>
          </w:p>
        </w:tc>
      </w:tr>
      <w:tr w:rsidR="00076892" w14:paraId="214E615C" w14:textId="77777777" w:rsidTr="00076892">
        <w:tc>
          <w:tcPr>
            <w:tcW w:w="562" w:type="dxa"/>
          </w:tcPr>
          <w:p w14:paraId="3BA1E8A1" w14:textId="56F78466" w:rsidR="00076892" w:rsidRDefault="00076892" w:rsidP="00076892">
            <w:pPr>
              <w:jc w:val="center"/>
            </w:pPr>
            <w:r>
              <w:t>1</w:t>
            </w:r>
          </w:p>
        </w:tc>
        <w:tc>
          <w:tcPr>
            <w:tcW w:w="3402" w:type="dxa"/>
          </w:tcPr>
          <w:p w14:paraId="4D663C7B" w14:textId="743BA513" w:rsidR="00076892" w:rsidRDefault="00076892" w:rsidP="00076892">
            <w:r>
              <w:t>Admin</w:t>
            </w:r>
          </w:p>
        </w:tc>
        <w:tc>
          <w:tcPr>
            <w:tcW w:w="3963" w:type="dxa"/>
          </w:tcPr>
          <w:p w14:paraId="662B2C46" w14:textId="6EBD9699" w:rsidR="00076892" w:rsidRDefault="00076892" w:rsidP="00076892">
            <w:r>
              <w:t xml:space="preserve">Seorang pengguna yang bertanggung jawab </w:t>
            </w:r>
            <w:r w:rsidRPr="00076892">
              <w:t>mengelola data pengguna, mengelola data penjualan merchandise, dan mengelola halaman artikel.</w:t>
            </w:r>
          </w:p>
        </w:tc>
      </w:tr>
      <w:tr w:rsidR="00076892" w14:paraId="36053667" w14:textId="77777777" w:rsidTr="00076892">
        <w:tc>
          <w:tcPr>
            <w:tcW w:w="562" w:type="dxa"/>
          </w:tcPr>
          <w:p w14:paraId="56F9B76D" w14:textId="709F1624" w:rsidR="00076892" w:rsidRDefault="00076892" w:rsidP="00076892">
            <w:pPr>
              <w:jc w:val="center"/>
            </w:pPr>
            <w:r>
              <w:t>2</w:t>
            </w:r>
          </w:p>
        </w:tc>
        <w:tc>
          <w:tcPr>
            <w:tcW w:w="3402" w:type="dxa"/>
          </w:tcPr>
          <w:p w14:paraId="44FEA27F" w14:textId="47A71734" w:rsidR="00076892" w:rsidRDefault="00076892" w:rsidP="00076892">
            <w:r>
              <w:t>Customer</w:t>
            </w:r>
          </w:p>
        </w:tc>
        <w:tc>
          <w:tcPr>
            <w:tcW w:w="3963" w:type="dxa"/>
          </w:tcPr>
          <w:p w14:paraId="77ACAA11" w14:textId="7854F479" w:rsidR="00076892" w:rsidRDefault="00076892" w:rsidP="00076892">
            <w:r>
              <w:t xml:space="preserve">Seorang pengguna yang dapat melakukan pendaftaran diaplikasi untuk mendapatkan akun, dapat melakukan upload karya, dapat membaca artikel, dapat melakukan pembelian produk merchandise. </w:t>
            </w:r>
          </w:p>
        </w:tc>
      </w:tr>
    </w:tbl>
    <w:p w14:paraId="1E85F0EA" w14:textId="77777777" w:rsidR="00076892" w:rsidRPr="00076892" w:rsidRDefault="00076892" w:rsidP="00076892"/>
    <w:p w14:paraId="62C1D041" w14:textId="5433B99C" w:rsidR="002F2404" w:rsidRDefault="002F2404" w:rsidP="00007B9D">
      <w:pPr>
        <w:pStyle w:val="Heading3"/>
        <w:numPr>
          <w:ilvl w:val="0"/>
          <w:numId w:val="0"/>
        </w:numPr>
        <w:rPr>
          <w:noProof/>
        </w:rPr>
      </w:pPr>
      <w:bookmarkStart w:id="71" w:name="_Toc80809847"/>
      <w:r>
        <w:rPr>
          <w:noProof/>
        </w:rPr>
        <w:t>3.4.4</w:t>
      </w:r>
      <w:r w:rsidR="001E5C94">
        <w:rPr>
          <w:noProof/>
        </w:rPr>
        <w:tab/>
      </w:r>
      <w:r>
        <w:rPr>
          <w:noProof/>
        </w:rPr>
        <w:t>Business Use Case</w:t>
      </w:r>
      <w:bookmarkEnd w:id="71"/>
    </w:p>
    <w:p w14:paraId="5F647940" w14:textId="63C53BF7" w:rsidR="00153371" w:rsidRPr="00153371" w:rsidRDefault="00153371" w:rsidP="00153371">
      <w:pPr>
        <w:ind w:firstLine="720"/>
        <w:rPr>
          <w:lang w:val="id-ID"/>
        </w:rPr>
      </w:pPr>
      <w:r w:rsidRPr="00153371">
        <w:rPr>
          <w:i/>
          <w:iCs/>
        </w:rPr>
        <w:t>Business use case</w:t>
      </w:r>
      <w:r>
        <w:t xml:space="preserve"> menggambarkan layanan apa saja yang disediakan oleh organisasi bagi </w:t>
      </w:r>
      <w:r w:rsidRPr="00153371">
        <w:rPr>
          <w:i/>
          <w:iCs/>
        </w:rPr>
        <w:t>business actor</w:t>
      </w:r>
      <w:r>
        <w:t xml:space="preserve">. </w:t>
      </w:r>
      <w:r w:rsidRPr="00153371">
        <w:rPr>
          <w:i/>
          <w:iCs/>
        </w:rPr>
        <w:t>Business use case</w:t>
      </w:r>
      <w:r>
        <w:t xml:space="preserve"> untuk aplikasi yang akan dibangun ditunjukkan pada Gambar…</w:t>
      </w:r>
      <w:proofErr w:type="gramStart"/>
      <w:r>
        <w:t>…..</w:t>
      </w:r>
      <w:proofErr w:type="gramEnd"/>
      <w:r>
        <w:tab/>
      </w:r>
    </w:p>
    <w:p w14:paraId="405F4A98" w14:textId="77E3A1B9" w:rsidR="008C4738" w:rsidRDefault="00007B9D" w:rsidP="00F00515">
      <w:pPr>
        <w:pStyle w:val="Heading3"/>
        <w:numPr>
          <w:ilvl w:val="2"/>
          <w:numId w:val="9"/>
        </w:numPr>
        <w:rPr>
          <w:noProof/>
        </w:rPr>
      </w:pPr>
      <w:bookmarkStart w:id="72" w:name="_Toc80809848"/>
      <w:r>
        <w:rPr>
          <w:noProof/>
        </w:rPr>
        <w:t>Use Case Diagram</w:t>
      </w:r>
      <w:bookmarkEnd w:id="72"/>
    </w:p>
    <w:p w14:paraId="34A0E0FA" w14:textId="2640B4E0" w:rsidR="00153371" w:rsidRDefault="00153371" w:rsidP="00153371">
      <w:pPr>
        <w:ind w:firstLine="720"/>
      </w:pPr>
      <w:r w:rsidRPr="00153371">
        <w:rPr>
          <w:i/>
          <w:iCs/>
        </w:rPr>
        <w:t>Use case</w:t>
      </w:r>
      <w:r>
        <w:t xml:space="preserve"> diagram menggambarkan aktor yang berinteraksi dengan sistem, Aktor menggambarkan siapa saja yang terlibat dalam sistem, </w:t>
      </w:r>
      <w:r w:rsidRPr="00153371">
        <w:rPr>
          <w:i/>
          <w:iCs/>
        </w:rPr>
        <w:t>Use case</w:t>
      </w:r>
      <w:r>
        <w:t xml:space="preserve"> diagram menggambarkan fungsi utama dalam sistem yang akan dibangun yaitu, ………….</w:t>
      </w:r>
    </w:p>
    <w:p w14:paraId="5A728EF8" w14:textId="605DB58E" w:rsidR="00153371" w:rsidRPr="00153371" w:rsidRDefault="00153371" w:rsidP="00153371">
      <w:pPr>
        <w:ind w:firstLine="720"/>
        <w:rPr>
          <w:lang w:val="id-ID"/>
        </w:rPr>
      </w:pPr>
      <w:r>
        <w:t>Use case diagaram dari sistem yang dibangun di tunjukan pada Gambar….</w:t>
      </w:r>
      <w:r>
        <w:tab/>
      </w:r>
    </w:p>
    <w:p w14:paraId="6A4CC4E3" w14:textId="0737D46C" w:rsidR="00153371" w:rsidRDefault="00784F75" w:rsidP="00F00515">
      <w:pPr>
        <w:pStyle w:val="Heading3"/>
        <w:numPr>
          <w:ilvl w:val="2"/>
          <w:numId w:val="9"/>
        </w:numPr>
      </w:pPr>
      <w:bookmarkStart w:id="73" w:name="_Toc80809849"/>
      <w:r>
        <w:lastRenderedPageBreak/>
        <w:t>Skenario Use Case</w:t>
      </w:r>
      <w:bookmarkEnd w:id="73"/>
    </w:p>
    <w:p w14:paraId="03DCDEFF" w14:textId="2B2C34CB" w:rsidR="00153371" w:rsidRDefault="00153371" w:rsidP="00153371">
      <w:pPr>
        <w:ind w:firstLine="720"/>
      </w:pPr>
      <w:r>
        <w:t xml:space="preserve">Skenario </w:t>
      </w:r>
      <w:r w:rsidRPr="00153371">
        <w:rPr>
          <w:i/>
          <w:iCs/>
        </w:rPr>
        <w:t>use case</w:t>
      </w:r>
      <w:r>
        <w:t xml:space="preserve"> menerangkan masing-masing </w:t>
      </w:r>
      <w:r w:rsidRPr="00153371">
        <w:rPr>
          <w:i/>
          <w:iCs/>
        </w:rPr>
        <w:t>use case</w:t>
      </w:r>
      <w:r>
        <w:t xml:space="preserve">, terdapat aktor yang berhubungan dengan </w:t>
      </w:r>
      <w:r w:rsidRPr="00153371">
        <w:rPr>
          <w:i/>
          <w:iCs/>
        </w:rPr>
        <w:t>use case</w:t>
      </w:r>
      <w:r>
        <w:t xml:space="preserve">, tujuan dari </w:t>
      </w:r>
      <w:r w:rsidRPr="00153371">
        <w:rPr>
          <w:i/>
          <w:iCs/>
        </w:rPr>
        <w:t>use case</w:t>
      </w:r>
      <w:r>
        <w:t xml:space="preserve">, deskripsi menyeluruh tentang </w:t>
      </w:r>
      <w:r w:rsidRPr="00153371">
        <w:rPr>
          <w:i/>
          <w:iCs/>
        </w:rPr>
        <w:t>use case</w:t>
      </w:r>
      <w:r>
        <w:t xml:space="preserve">, fungsional </w:t>
      </w:r>
      <w:r w:rsidRPr="00153371">
        <w:rPr>
          <w:i/>
          <w:iCs/>
        </w:rPr>
        <w:t>use case</w:t>
      </w:r>
      <w:r>
        <w:t xml:space="preserve">, selain itu diberikan ulasan yang berkaitan dengan tanggapan dari sistem atas suatu aksi yang diberikan oleh aktor, baik sebagai proses atau aliran utama yang pasti dilakukan oleh sistem maupun aliran alternatif. Skenario </w:t>
      </w:r>
      <w:r w:rsidRPr="00153371">
        <w:rPr>
          <w:i/>
          <w:iCs/>
        </w:rPr>
        <w:t>use case</w:t>
      </w:r>
      <w:r>
        <w:t xml:space="preserve"> dari aplikasi…</w:t>
      </w:r>
      <w:proofErr w:type="gramStart"/>
      <w:r>
        <w:t>…..</w:t>
      </w:r>
      <w:proofErr w:type="gramEnd"/>
      <w:r>
        <w:t xml:space="preserve"> sebagai </w:t>
      </w:r>
      <w:proofErr w:type="gramStart"/>
      <w:r>
        <w:t>berikut :</w:t>
      </w:r>
      <w:proofErr w:type="gramEnd"/>
    </w:p>
    <w:p w14:paraId="59F216A1" w14:textId="77777777" w:rsidR="00153371" w:rsidRPr="00153371" w:rsidRDefault="00153371" w:rsidP="00153371">
      <w:pPr>
        <w:ind w:firstLine="720"/>
        <w:rPr>
          <w:lang w:val="id-ID"/>
        </w:rPr>
      </w:pPr>
    </w:p>
    <w:p w14:paraId="5B3729AC" w14:textId="77777777" w:rsidR="00BF59E4" w:rsidRPr="00BF59E4" w:rsidRDefault="00BF59E4" w:rsidP="00F00515">
      <w:pPr>
        <w:pStyle w:val="Heading3"/>
        <w:numPr>
          <w:ilvl w:val="2"/>
          <w:numId w:val="9"/>
        </w:numPr>
        <w:rPr>
          <w:lang w:val="en-US"/>
        </w:rPr>
      </w:pPr>
      <w:bookmarkStart w:id="74" w:name="_Toc80809850"/>
      <w:r>
        <w:rPr>
          <w:lang w:val="en-US"/>
        </w:rPr>
        <w:t>Class Diagram Conseptual</w:t>
      </w:r>
      <w:bookmarkEnd w:id="74"/>
    </w:p>
    <w:p w14:paraId="6E468FF6" w14:textId="77777777" w:rsidR="000C71FF" w:rsidRDefault="007D7FEE" w:rsidP="00F00515">
      <w:pPr>
        <w:pStyle w:val="Heading3"/>
        <w:numPr>
          <w:ilvl w:val="2"/>
          <w:numId w:val="9"/>
        </w:numPr>
      </w:pPr>
      <w:bookmarkStart w:id="75" w:name="_Toc80809851"/>
      <w:r>
        <w:rPr>
          <w:lang w:val="en-US"/>
        </w:rPr>
        <w:t>Sequence Diagram</w:t>
      </w:r>
      <w:bookmarkEnd w:id="75"/>
    </w:p>
    <w:p w14:paraId="240DC076" w14:textId="77777777" w:rsidR="00C80F13" w:rsidRDefault="007D7FEE" w:rsidP="00F00515">
      <w:pPr>
        <w:pStyle w:val="Heading3"/>
        <w:numPr>
          <w:ilvl w:val="2"/>
          <w:numId w:val="9"/>
        </w:numPr>
      </w:pPr>
      <w:bookmarkStart w:id="76" w:name="_Toc80809852"/>
      <w:r>
        <w:rPr>
          <w:lang w:val="en-US"/>
        </w:rPr>
        <w:t>Class</w:t>
      </w:r>
      <w:r w:rsidR="00F73EF0" w:rsidRPr="00F73EF0">
        <w:t xml:space="preserve"> Diagram</w:t>
      </w:r>
      <w:bookmarkEnd w:id="76"/>
    </w:p>
    <w:p w14:paraId="3E9D3E84" w14:textId="77777777" w:rsidR="00E25874" w:rsidRPr="006404BD" w:rsidRDefault="00C5548D" w:rsidP="00C5548D">
      <w:pPr>
        <w:pStyle w:val="Heading3"/>
        <w:numPr>
          <w:ilvl w:val="0"/>
          <w:numId w:val="0"/>
        </w:numPr>
        <w:rPr>
          <w:lang w:val="en-US"/>
        </w:rPr>
      </w:pPr>
      <w:bookmarkStart w:id="77" w:name="_Toc80809853"/>
      <w:r>
        <w:rPr>
          <w:lang w:val="en-US"/>
        </w:rPr>
        <w:t>3.4.9</w:t>
      </w:r>
      <w:r>
        <w:rPr>
          <w:lang w:val="en-US"/>
        </w:rPr>
        <w:tab/>
      </w:r>
      <w:r w:rsidR="009F122F">
        <w:rPr>
          <w:lang w:val="en-US"/>
        </w:rPr>
        <w:t>Entity Relationship Diagram</w:t>
      </w:r>
      <w:bookmarkEnd w:id="77"/>
    </w:p>
    <w:p w14:paraId="31742B04" w14:textId="2B91DE65" w:rsidR="00A560AB" w:rsidRDefault="00C16417" w:rsidP="00BF59E4">
      <w:pPr>
        <w:pStyle w:val="Heading3"/>
        <w:numPr>
          <w:ilvl w:val="0"/>
          <w:numId w:val="0"/>
        </w:numPr>
        <w:rPr>
          <w:lang w:val="en-US"/>
        </w:rPr>
      </w:pPr>
      <w:bookmarkStart w:id="78" w:name="_Toc80809854"/>
      <w:r>
        <w:rPr>
          <w:lang w:val="en-US"/>
        </w:rPr>
        <w:t>3.4.10</w:t>
      </w:r>
      <w:r>
        <w:rPr>
          <w:lang w:val="en-US"/>
        </w:rPr>
        <w:tab/>
      </w:r>
      <w:r w:rsidR="00F73EF0" w:rsidRPr="00F73EF0">
        <w:t xml:space="preserve">Peancangan </w:t>
      </w:r>
      <w:r w:rsidR="00661058">
        <w:rPr>
          <w:lang w:val="en-US"/>
        </w:rPr>
        <w:t>Database</w:t>
      </w:r>
      <w:bookmarkEnd w:id="78"/>
    </w:p>
    <w:p w14:paraId="50A302DB" w14:textId="77777777" w:rsidR="00FC7385" w:rsidRPr="00FC7385" w:rsidRDefault="00FC7385" w:rsidP="00FC7385">
      <w:pPr>
        <w:pStyle w:val="Heading3"/>
        <w:numPr>
          <w:ilvl w:val="0"/>
          <w:numId w:val="0"/>
        </w:numPr>
        <w:rPr>
          <w:lang w:val="en-US"/>
        </w:rPr>
      </w:pPr>
      <w:bookmarkStart w:id="79" w:name="_Toc80809855"/>
      <w:r>
        <w:rPr>
          <w:lang w:val="en-US"/>
        </w:rPr>
        <w:t>3.4.11</w:t>
      </w:r>
      <w:r>
        <w:rPr>
          <w:lang w:val="en-US"/>
        </w:rPr>
        <w:tab/>
        <w:t>Perancangan Antarmuka</w:t>
      </w:r>
      <w:bookmarkEnd w:id="79"/>
    </w:p>
    <w:p w14:paraId="18B17390" w14:textId="77777777" w:rsidR="00E75156" w:rsidRPr="00E75156" w:rsidRDefault="00E75156" w:rsidP="00C5548D">
      <w:pPr>
        <w:pStyle w:val="Caption"/>
        <w:jc w:val="both"/>
        <w:rPr>
          <w:lang w:val="id-ID"/>
        </w:rPr>
      </w:pPr>
    </w:p>
    <w:p w14:paraId="1801AC51" w14:textId="77777777" w:rsidR="006E65F2" w:rsidRDefault="006E65F2" w:rsidP="004D3341">
      <w:pPr>
        <w:pStyle w:val="Heading1"/>
        <w:numPr>
          <w:ilvl w:val="0"/>
          <w:numId w:val="0"/>
        </w:numPr>
        <w:ind w:left="432"/>
      </w:pPr>
      <w:r>
        <w:br w:type="page"/>
      </w:r>
    </w:p>
    <w:p w14:paraId="6AAB1348" w14:textId="5AF58524" w:rsidR="004D3341" w:rsidRPr="00E84F03" w:rsidRDefault="004D3341" w:rsidP="004D3341">
      <w:pPr>
        <w:pStyle w:val="Heading1"/>
        <w:numPr>
          <w:ilvl w:val="0"/>
          <w:numId w:val="0"/>
        </w:numPr>
        <w:ind w:left="432"/>
      </w:pPr>
      <w:bookmarkStart w:id="80" w:name="_Toc80809856"/>
      <w:r>
        <w:lastRenderedPageBreak/>
        <w:t>BAB IV</w:t>
      </w:r>
      <w:r>
        <w:br/>
        <w:t>IMPLEMENTASI DAN PENGUJIAN</w:t>
      </w:r>
      <w:bookmarkEnd w:id="80"/>
    </w:p>
    <w:p w14:paraId="400FA54C" w14:textId="77777777" w:rsidR="004D3341" w:rsidRDefault="004D3341" w:rsidP="00F00515">
      <w:pPr>
        <w:pStyle w:val="Heading2"/>
        <w:numPr>
          <w:ilvl w:val="1"/>
          <w:numId w:val="7"/>
        </w:numPr>
        <w:ind w:left="426" w:hanging="426"/>
      </w:pPr>
      <w:bookmarkStart w:id="81" w:name="_Toc80809857"/>
      <w:r>
        <w:t>Implementasi</w:t>
      </w:r>
      <w:bookmarkEnd w:id="81"/>
    </w:p>
    <w:p w14:paraId="77A7A123" w14:textId="77777777" w:rsidR="006E65F2" w:rsidRDefault="004D3341" w:rsidP="00F00515">
      <w:pPr>
        <w:pStyle w:val="Heading3"/>
        <w:numPr>
          <w:ilvl w:val="2"/>
          <w:numId w:val="7"/>
        </w:numPr>
        <w:ind w:left="709"/>
      </w:pPr>
      <w:bookmarkStart w:id="82" w:name="_Toc80809858"/>
      <w:r>
        <w:t>Implementasi Basis Data</w:t>
      </w:r>
      <w:bookmarkEnd w:id="82"/>
    </w:p>
    <w:p w14:paraId="44E121C0" w14:textId="4C3DBDD0" w:rsidR="00171C16" w:rsidRDefault="004D3341" w:rsidP="00F00515">
      <w:pPr>
        <w:pStyle w:val="Heading3"/>
        <w:numPr>
          <w:ilvl w:val="2"/>
          <w:numId w:val="7"/>
        </w:numPr>
        <w:ind w:left="709"/>
      </w:pPr>
      <w:bookmarkStart w:id="83" w:name="_Toc80809859"/>
      <w:r>
        <w:t>Implementasi Antar</w:t>
      </w:r>
      <w:r w:rsidR="00213D84">
        <w:t>muka</w:t>
      </w:r>
      <w:r>
        <w:t xml:space="preserve"> Pengguna</w:t>
      </w:r>
      <w:bookmarkEnd w:id="83"/>
    </w:p>
    <w:p w14:paraId="0BD8AC7A" w14:textId="44051CC6" w:rsidR="004D3341" w:rsidRDefault="006E65F2" w:rsidP="006E65F2">
      <w:pPr>
        <w:pStyle w:val="Heading2"/>
        <w:numPr>
          <w:ilvl w:val="0"/>
          <w:numId w:val="0"/>
        </w:numPr>
        <w:ind w:left="576" w:hanging="576"/>
      </w:pPr>
      <w:bookmarkStart w:id="84" w:name="_Toc80809860"/>
      <w:proofErr w:type="gramStart"/>
      <w:r>
        <w:rPr>
          <w:lang w:val="en-US"/>
        </w:rPr>
        <w:t xml:space="preserve">4.2  </w:t>
      </w:r>
      <w:r w:rsidR="004D3341">
        <w:t>Pengujian</w:t>
      </w:r>
      <w:proofErr w:type="gramEnd"/>
      <w:r w:rsidR="004D3341">
        <w:t xml:space="preserve"> Sistem</w:t>
      </w:r>
      <w:bookmarkEnd w:id="84"/>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85" w:name="_Toc80809861"/>
      <w:r>
        <w:t>BAB V</w:t>
      </w:r>
      <w:r>
        <w:br/>
        <w:t>KESIMPULAN DAN SARAN</w:t>
      </w:r>
      <w:bookmarkEnd w:id="85"/>
    </w:p>
    <w:p w14:paraId="76BF4133" w14:textId="77777777" w:rsidR="005C38B2" w:rsidRDefault="005C38B2" w:rsidP="00F00515">
      <w:pPr>
        <w:pStyle w:val="Heading2"/>
        <w:numPr>
          <w:ilvl w:val="1"/>
          <w:numId w:val="6"/>
        </w:numPr>
      </w:pPr>
      <w:bookmarkStart w:id="86" w:name="_Toc80809862"/>
      <w:r>
        <w:t>Kesimpulan</w:t>
      </w:r>
      <w:bookmarkEnd w:id="86"/>
    </w:p>
    <w:p w14:paraId="223538F7" w14:textId="77777777" w:rsidR="000D4A6C" w:rsidRPr="00883CC7" w:rsidRDefault="005C38B2" w:rsidP="00F00515">
      <w:pPr>
        <w:pStyle w:val="Heading2"/>
        <w:numPr>
          <w:ilvl w:val="1"/>
          <w:numId w:val="6"/>
        </w:numPr>
      </w:pPr>
      <w:bookmarkStart w:id="87" w:name="_Toc80809863"/>
      <w:r>
        <w:t>Saran</w:t>
      </w:r>
      <w:bookmarkEnd w:id="87"/>
      <w:r w:rsidR="00B31F74" w:rsidRPr="00883CC7">
        <w:br w:type="page"/>
      </w:r>
    </w:p>
    <w:p w14:paraId="6ED723E2" w14:textId="77777777" w:rsidR="00B31F74" w:rsidRDefault="000D4A6C" w:rsidP="000D4A6C">
      <w:pPr>
        <w:pStyle w:val="Heading1"/>
        <w:numPr>
          <w:ilvl w:val="0"/>
          <w:numId w:val="0"/>
        </w:numPr>
        <w:ind w:left="432" w:hanging="432"/>
      </w:pPr>
      <w:bookmarkStart w:id="88" w:name="_Toc80809864"/>
      <w:r>
        <w:lastRenderedPageBreak/>
        <w:t>DAFTAR PUSTAKA</w:t>
      </w:r>
      <w:bookmarkEnd w:id="88"/>
    </w:p>
    <w:p w14:paraId="49F4480F" w14:textId="3DA4B831" w:rsidR="0025435A" w:rsidRPr="0025435A" w:rsidRDefault="00563A7C" w:rsidP="0025435A">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25435A" w:rsidRPr="0025435A">
        <w:rPr>
          <w:noProof/>
        </w:rPr>
        <w:t>[1]</w:t>
      </w:r>
      <w:r w:rsidR="0025435A" w:rsidRPr="0025435A">
        <w:rPr>
          <w:noProof/>
        </w:rPr>
        <w:tab/>
        <w:t xml:space="preserve">R. Radjaban, S. R. Dewi, and R. Rianto, “Implementasi Website Untuk Meningkatkan Omset Penjualan Batik Berkah Lestari,” </w:t>
      </w:r>
      <w:r w:rsidR="0025435A" w:rsidRPr="0025435A">
        <w:rPr>
          <w:i/>
          <w:iCs/>
          <w:noProof/>
        </w:rPr>
        <w:t>KACANEGARA J. Pengabdi. pada Masy.</w:t>
      </w:r>
      <w:r w:rsidR="0025435A" w:rsidRPr="0025435A">
        <w:rPr>
          <w:noProof/>
        </w:rPr>
        <w:t>, vol. 4, no. 1, p. 101, 2021.</w:t>
      </w:r>
    </w:p>
    <w:p w14:paraId="3B7D51A0" w14:textId="77777777" w:rsidR="0025435A" w:rsidRPr="0025435A" w:rsidRDefault="0025435A" w:rsidP="0025435A">
      <w:pPr>
        <w:widowControl w:val="0"/>
        <w:autoSpaceDE w:val="0"/>
        <w:autoSpaceDN w:val="0"/>
        <w:adjustRightInd w:val="0"/>
        <w:ind w:left="640" w:hanging="640"/>
        <w:rPr>
          <w:noProof/>
        </w:rPr>
      </w:pPr>
      <w:r w:rsidRPr="0025435A">
        <w:rPr>
          <w:noProof/>
        </w:rPr>
        <w:t>[2]</w:t>
      </w:r>
      <w:r w:rsidRPr="0025435A">
        <w:rPr>
          <w:noProof/>
        </w:rPr>
        <w:tab/>
        <w:t xml:space="preserve">Kementrian Pendidikan Dan Kebudayaan, “Dampak Pandemi Covid 19 Terhadap Seniman Dan Pelaku Industri Kreatif,” </w:t>
      </w:r>
      <w:r w:rsidRPr="0025435A">
        <w:rPr>
          <w:i/>
          <w:iCs/>
          <w:noProof/>
        </w:rPr>
        <w:t>Pus. Penelit. Kebijak. Balitbang Dan Perbukuan</w:t>
      </w:r>
      <w:r w:rsidRPr="0025435A">
        <w:rPr>
          <w:noProof/>
        </w:rPr>
        <w:t>, pp. 2–6, 2020.</w:t>
      </w:r>
    </w:p>
    <w:p w14:paraId="51B1295C" w14:textId="77777777" w:rsidR="0025435A" w:rsidRPr="0025435A" w:rsidRDefault="0025435A" w:rsidP="0025435A">
      <w:pPr>
        <w:widowControl w:val="0"/>
        <w:autoSpaceDE w:val="0"/>
        <w:autoSpaceDN w:val="0"/>
        <w:adjustRightInd w:val="0"/>
        <w:ind w:left="640" w:hanging="640"/>
        <w:rPr>
          <w:noProof/>
        </w:rPr>
      </w:pPr>
      <w:r w:rsidRPr="0025435A">
        <w:rPr>
          <w:noProof/>
        </w:rPr>
        <w:t>[3]</w:t>
      </w:r>
      <w:r w:rsidRPr="0025435A">
        <w:rPr>
          <w:noProof/>
        </w:rPr>
        <w:tab/>
        <w:t xml:space="preserve">N. Pierri and Y. Timmer, “IT Shields: Technology Adoption and Economic Resilience during the COVID-19 Pandemic,” </w:t>
      </w:r>
      <w:r w:rsidRPr="0025435A">
        <w:rPr>
          <w:i/>
          <w:iCs/>
          <w:noProof/>
        </w:rPr>
        <w:t>SSRN Electron. J.</w:t>
      </w:r>
      <w:r w:rsidRPr="0025435A">
        <w:rPr>
          <w:noProof/>
        </w:rPr>
        <w:t>, 2020.</w:t>
      </w:r>
    </w:p>
    <w:p w14:paraId="148C9E25" w14:textId="77777777" w:rsidR="0025435A" w:rsidRPr="0025435A" w:rsidRDefault="0025435A" w:rsidP="0025435A">
      <w:pPr>
        <w:widowControl w:val="0"/>
        <w:autoSpaceDE w:val="0"/>
        <w:autoSpaceDN w:val="0"/>
        <w:adjustRightInd w:val="0"/>
        <w:ind w:left="640" w:hanging="640"/>
        <w:rPr>
          <w:noProof/>
        </w:rPr>
      </w:pPr>
      <w:r w:rsidRPr="0025435A">
        <w:rPr>
          <w:noProof/>
        </w:rPr>
        <w:t>[4]</w:t>
      </w:r>
      <w:r w:rsidRPr="0025435A">
        <w:rPr>
          <w:noProof/>
        </w:rPr>
        <w:tab/>
        <w:t xml:space="preserve">JOGIYANTO.H.M, </w:t>
      </w:r>
      <w:r w:rsidRPr="0025435A">
        <w:rPr>
          <w:i/>
          <w:iCs/>
          <w:noProof/>
        </w:rPr>
        <w:t>Metodologi Penelitian Sistem Informasi Jogiyanto H.M</w:t>
      </w:r>
      <w:r w:rsidRPr="0025435A">
        <w:rPr>
          <w:noProof/>
        </w:rPr>
        <w:t>, Ed. 1. Yogyakarta Andi, 2008.</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70C997" w14:textId="77777777" w:rsidR="001E5601" w:rsidRDefault="001E5601">
      <w:pPr>
        <w:spacing w:line="240" w:lineRule="auto"/>
      </w:pPr>
      <w:r>
        <w:separator/>
      </w:r>
    </w:p>
  </w:endnote>
  <w:endnote w:type="continuationSeparator" w:id="0">
    <w:p w14:paraId="3247CAC7" w14:textId="77777777" w:rsidR="001E5601" w:rsidRDefault="001E56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DC6877" w:rsidRDefault="00DC6877" w:rsidP="0080315B">
    <w:pPr>
      <w:pStyle w:val="Footer"/>
    </w:pPr>
  </w:p>
  <w:p w14:paraId="3DAAA370" w14:textId="77777777" w:rsidR="00DC6877" w:rsidRDefault="00DC68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DC6877" w:rsidRDefault="00DC6877" w:rsidP="0080315B">
    <w:pPr>
      <w:pStyle w:val="Footer"/>
    </w:pPr>
  </w:p>
  <w:p w14:paraId="0318BA42" w14:textId="77777777" w:rsidR="00DC6877" w:rsidRDefault="00DC68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3A6367" w14:textId="77777777" w:rsidR="001E5601" w:rsidRDefault="001E5601">
      <w:pPr>
        <w:spacing w:line="240" w:lineRule="auto"/>
      </w:pPr>
      <w:r>
        <w:separator/>
      </w:r>
    </w:p>
  </w:footnote>
  <w:footnote w:type="continuationSeparator" w:id="0">
    <w:p w14:paraId="0B4AB65F" w14:textId="77777777" w:rsidR="001E5601" w:rsidRDefault="001E560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77777777" w:rsidR="00DC6877" w:rsidRDefault="00DC687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804C066" w14:textId="77777777" w:rsidR="00DC6877" w:rsidRDefault="00DC68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DC6877" w:rsidRPr="00A733BC" w14:paraId="1C866B83" w14:textId="77777777">
      <w:trPr>
        <w:trHeight w:val="720"/>
      </w:trPr>
      <w:tc>
        <w:tcPr>
          <w:tcW w:w="1667" w:type="pct"/>
        </w:tcPr>
        <w:p w14:paraId="5C9B2937" w14:textId="77777777" w:rsidR="00DC6877" w:rsidRDefault="00DC6877">
          <w:pPr>
            <w:pStyle w:val="Header"/>
            <w:tabs>
              <w:tab w:val="clear" w:pos="4680"/>
              <w:tab w:val="clear" w:pos="9360"/>
            </w:tabs>
            <w:rPr>
              <w:color w:val="5B9BD5" w:themeColor="accent1"/>
            </w:rPr>
          </w:pPr>
        </w:p>
      </w:tc>
      <w:tc>
        <w:tcPr>
          <w:tcW w:w="1667" w:type="pct"/>
        </w:tcPr>
        <w:p w14:paraId="47890536" w14:textId="77777777" w:rsidR="00DC6877" w:rsidRDefault="00DC6877">
          <w:pPr>
            <w:pStyle w:val="Header"/>
            <w:tabs>
              <w:tab w:val="clear" w:pos="4680"/>
              <w:tab w:val="clear" w:pos="9360"/>
            </w:tabs>
            <w:jc w:val="center"/>
            <w:rPr>
              <w:color w:val="5B9BD5" w:themeColor="accent1"/>
            </w:rPr>
          </w:pPr>
        </w:p>
      </w:tc>
      <w:tc>
        <w:tcPr>
          <w:tcW w:w="1666" w:type="pct"/>
        </w:tcPr>
        <w:p w14:paraId="6E99C779" w14:textId="77777777" w:rsidR="00DC6877" w:rsidRPr="00A733BC" w:rsidRDefault="00DC6877">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Pr>
              <w:noProof/>
              <w:szCs w:val="24"/>
            </w:rPr>
            <w:t>200</w:t>
          </w:r>
          <w:r w:rsidRPr="00A733BC">
            <w:rPr>
              <w:szCs w:val="24"/>
            </w:rPr>
            <w:fldChar w:fldCharType="end"/>
          </w:r>
        </w:p>
      </w:tc>
    </w:tr>
  </w:tbl>
  <w:p w14:paraId="6BD7527C" w14:textId="77777777" w:rsidR="00DC6877" w:rsidRDefault="00DC68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D5591"/>
    <w:multiLevelType w:val="multilevel"/>
    <w:tmpl w:val="B92A22C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C9556E"/>
    <w:multiLevelType w:val="multilevel"/>
    <w:tmpl w:val="3A58CA2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8054C0"/>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315B03"/>
    <w:multiLevelType w:val="multilevel"/>
    <w:tmpl w:val="947242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E9469F"/>
    <w:multiLevelType w:val="multilevel"/>
    <w:tmpl w:val="FDD6ADF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AC5410"/>
    <w:multiLevelType w:val="multilevel"/>
    <w:tmpl w:val="589264B0"/>
    <w:lvl w:ilvl="0">
      <w:start w:val="2"/>
      <w:numFmt w:val="decimal"/>
      <w:pStyle w:val="Heading1"/>
      <w:lvlText w:val="%1"/>
      <w:lvlJc w:val="left"/>
      <w:pPr>
        <w:ind w:left="432" w:hanging="432"/>
      </w:pPr>
      <w:rPr>
        <w:rFonts w:hint="default"/>
        <w:vanish/>
      </w:rPr>
    </w:lvl>
    <w:lvl w:ilvl="1">
      <w:start w:val="1"/>
      <w:numFmt w:val="decimal"/>
      <w:pStyle w:val="Heading2"/>
      <w:lvlText w:val="2.%2"/>
      <w:lvlJc w:val="left"/>
      <w:pPr>
        <w:ind w:left="576" w:hanging="576"/>
      </w:pPr>
      <w:rPr>
        <w:rFonts w:ascii="Times New Roman" w:hAnsi="Times New Roman" w:cs="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2.%2.%3"/>
      <w:lvlJc w:val="left"/>
      <w:pPr>
        <w:ind w:left="5490" w:hanging="720"/>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7A12FC4"/>
    <w:multiLevelType w:val="multilevel"/>
    <w:tmpl w:val="44944C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8DF6299"/>
    <w:multiLevelType w:val="multilevel"/>
    <w:tmpl w:val="E57EA23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2" w15:restartNumberingAfterBreak="0">
    <w:nsid w:val="20993845"/>
    <w:multiLevelType w:val="hybridMultilevel"/>
    <w:tmpl w:val="C1C2ACE2"/>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13"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0EA6401"/>
    <w:multiLevelType w:val="hybridMultilevel"/>
    <w:tmpl w:val="90CA028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3E42DB"/>
    <w:multiLevelType w:val="multilevel"/>
    <w:tmpl w:val="50FE776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29612913"/>
    <w:multiLevelType w:val="multilevel"/>
    <w:tmpl w:val="FDF2F130"/>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D392ED8"/>
    <w:multiLevelType w:val="hybridMultilevel"/>
    <w:tmpl w:val="C3C859B4"/>
    <w:lvl w:ilvl="0" w:tplc="E55CBE1C">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135B7B"/>
    <w:multiLevelType w:val="hybridMultilevel"/>
    <w:tmpl w:val="AB267884"/>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20" w15:restartNumberingAfterBreak="0">
    <w:nsid w:val="304D487F"/>
    <w:multiLevelType w:val="hybridMultilevel"/>
    <w:tmpl w:val="E98431A6"/>
    <w:lvl w:ilvl="0" w:tplc="016028A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5B40913"/>
    <w:multiLevelType w:val="hybridMultilevel"/>
    <w:tmpl w:val="7D50EA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39AC2A41"/>
    <w:multiLevelType w:val="multilevel"/>
    <w:tmpl w:val="5370717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F6545C8"/>
    <w:multiLevelType w:val="multilevel"/>
    <w:tmpl w:val="81B0BCA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F44382"/>
    <w:multiLevelType w:val="multilevel"/>
    <w:tmpl w:val="2BDAB8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54B1F0B"/>
    <w:multiLevelType w:val="hybridMultilevel"/>
    <w:tmpl w:val="361E64D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7"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5EE417D3"/>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3B86512"/>
    <w:multiLevelType w:val="multilevel"/>
    <w:tmpl w:val="66429154"/>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3867D0"/>
    <w:multiLevelType w:val="multilevel"/>
    <w:tmpl w:val="D452D32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F90479"/>
    <w:multiLevelType w:val="hybridMultilevel"/>
    <w:tmpl w:val="6538910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8"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9C5576B"/>
    <w:multiLevelType w:val="hybridMultilevel"/>
    <w:tmpl w:val="BAF6E67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2"/>
  </w:num>
  <w:num w:numId="3">
    <w:abstractNumId w:val="15"/>
  </w:num>
  <w:num w:numId="4">
    <w:abstractNumId w:val="25"/>
  </w:num>
  <w:num w:numId="5">
    <w:abstractNumId w:val="38"/>
  </w:num>
  <w:num w:numId="6">
    <w:abstractNumId w:val="13"/>
  </w:num>
  <w:num w:numId="7">
    <w:abstractNumId w:val="11"/>
  </w:num>
  <w:num w:numId="8">
    <w:abstractNumId w:val="30"/>
  </w:num>
  <w:num w:numId="9">
    <w:abstractNumId w:val="10"/>
  </w:num>
  <w:num w:numId="10">
    <w:abstractNumId w:val="35"/>
  </w:num>
  <w:num w:numId="11">
    <w:abstractNumId w:val="28"/>
  </w:num>
  <w:num w:numId="12">
    <w:abstractNumId w:val="20"/>
  </w:num>
  <w:num w:numId="13">
    <w:abstractNumId w:val="37"/>
  </w:num>
  <w:num w:numId="14">
    <w:abstractNumId w:val="26"/>
  </w:num>
  <w:num w:numId="15">
    <w:abstractNumId w:val="14"/>
  </w:num>
  <w:num w:numId="16">
    <w:abstractNumId w:val="39"/>
  </w:num>
  <w:num w:numId="17">
    <w:abstractNumId w:val="21"/>
  </w:num>
  <w:num w:numId="18">
    <w:abstractNumId w:val="9"/>
  </w:num>
  <w:num w:numId="19">
    <w:abstractNumId w:val="33"/>
    <w:lvlOverride w:ilvl="0">
      <w:lvl w:ilvl="0">
        <w:numFmt w:val="decimal"/>
        <w:lvlText w:val="%1."/>
        <w:lvlJc w:val="left"/>
      </w:lvl>
    </w:lvlOverride>
  </w:num>
  <w:num w:numId="20">
    <w:abstractNumId w:val="3"/>
    <w:lvlOverride w:ilvl="0">
      <w:lvl w:ilvl="0">
        <w:numFmt w:val="decimal"/>
        <w:lvlText w:val="%1."/>
        <w:lvlJc w:val="left"/>
      </w:lvl>
    </w:lvlOverride>
  </w:num>
  <w:num w:numId="21">
    <w:abstractNumId w:val="4"/>
    <w:lvlOverride w:ilvl="0">
      <w:lvl w:ilvl="0">
        <w:numFmt w:val="decimal"/>
        <w:lvlText w:val="%1."/>
        <w:lvlJc w:val="left"/>
      </w:lvl>
    </w:lvlOverride>
  </w:num>
  <w:num w:numId="22">
    <w:abstractNumId w:val="22"/>
    <w:lvlOverride w:ilvl="0">
      <w:lvl w:ilvl="0">
        <w:numFmt w:val="decimal"/>
        <w:lvlText w:val="%1."/>
        <w:lvlJc w:val="left"/>
      </w:lvl>
    </w:lvlOverride>
  </w:num>
  <w:num w:numId="23">
    <w:abstractNumId w:val="16"/>
    <w:lvlOverride w:ilvl="0">
      <w:lvl w:ilvl="0">
        <w:numFmt w:val="decimal"/>
        <w:lvlText w:val="%1."/>
        <w:lvlJc w:val="left"/>
      </w:lvl>
    </w:lvlOverride>
  </w:num>
  <w:num w:numId="24">
    <w:abstractNumId w:val="24"/>
    <w:lvlOverride w:ilvl="0">
      <w:lvl w:ilvl="0">
        <w:numFmt w:val="decimal"/>
        <w:lvlText w:val="%1."/>
        <w:lvlJc w:val="left"/>
      </w:lvl>
    </w:lvlOverride>
  </w:num>
  <w:num w:numId="25">
    <w:abstractNumId w:val="1"/>
    <w:lvlOverride w:ilvl="0">
      <w:lvl w:ilvl="0">
        <w:numFmt w:val="decimal"/>
        <w:lvlText w:val="%1."/>
        <w:lvlJc w:val="left"/>
      </w:lvl>
    </w:lvlOverride>
  </w:num>
  <w:num w:numId="26">
    <w:abstractNumId w:val="0"/>
    <w:lvlOverride w:ilvl="0">
      <w:lvl w:ilvl="0">
        <w:numFmt w:val="decimal"/>
        <w:lvlText w:val="%1."/>
        <w:lvlJc w:val="left"/>
      </w:lvl>
    </w:lvlOverride>
  </w:num>
  <w:num w:numId="27">
    <w:abstractNumId w:val="17"/>
  </w:num>
  <w:num w:numId="28">
    <w:abstractNumId w:val="18"/>
  </w:num>
  <w:num w:numId="29">
    <w:abstractNumId w:val="29"/>
  </w:num>
  <w:num w:numId="30">
    <w:abstractNumId w:val="31"/>
  </w:num>
  <w:num w:numId="31">
    <w:abstractNumId w:val="36"/>
  </w:num>
  <w:num w:numId="32">
    <w:abstractNumId w:val="32"/>
  </w:num>
  <w:num w:numId="33">
    <w:abstractNumId w:val="23"/>
  </w:num>
  <w:num w:numId="34">
    <w:abstractNumId w:val="6"/>
  </w:num>
  <w:num w:numId="35">
    <w:abstractNumId w:val="34"/>
  </w:num>
  <w:num w:numId="36">
    <w:abstractNumId w:val="8"/>
  </w:num>
  <w:num w:numId="37">
    <w:abstractNumId w:val="5"/>
  </w:num>
  <w:num w:numId="38">
    <w:abstractNumId w:val="27"/>
  </w:num>
  <w:num w:numId="39">
    <w:abstractNumId w:val="12"/>
  </w:num>
  <w:num w:numId="40">
    <w:abstractNumId w:val="19"/>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E3B5B"/>
    <w:rsid w:val="000005D9"/>
    <w:rsid w:val="00007B9D"/>
    <w:rsid w:val="00017818"/>
    <w:rsid w:val="00022644"/>
    <w:rsid w:val="000227AD"/>
    <w:rsid w:val="00022FFB"/>
    <w:rsid w:val="000261C9"/>
    <w:rsid w:val="00065777"/>
    <w:rsid w:val="00070A0D"/>
    <w:rsid w:val="0007144D"/>
    <w:rsid w:val="00071549"/>
    <w:rsid w:val="00076892"/>
    <w:rsid w:val="0008285E"/>
    <w:rsid w:val="00083D63"/>
    <w:rsid w:val="000874F6"/>
    <w:rsid w:val="00087A78"/>
    <w:rsid w:val="00087D84"/>
    <w:rsid w:val="00087F8C"/>
    <w:rsid w:val="000A09D5"/>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F2711"/>
    <w:rsid w:val="000F56E4"/>
    <w:rsid w:val="000F5BB6"/>
    <w:rsid w:val="0010101F"/>
    <w:rsid w:val="00112B5B"/>
    <w:rsid w:val="001154DA"/>
    <w:rsid w:val="00120886"/>
    <w:rsid w:val="00123C28"/>
    <w:rsid w:val="001260C4"/>
    <w:rsid w:val="00127F47"/>
    <w:rsid w:val="00131E0F"/>
    <w:rsid w:val="00132A25"/>
    <w:rsid w:val="00135F8A"/>
    <w:rsid w:val="00146135"/>
    <w:rsid w:val="00146618"/>
    <w:rsid w:val="00153371"/>
    <w:rsid w:val="001558AD"/>
    <w:rsid w:val="00160F5B"/>
    <w:rsid w:val="00161A1B"/>
    <w:rsid w:val="00163560"/>
    <w:rsid w:val="00167E0F"/>
    <w:rsid w:val="0017055B"/>
    <w:rsid w:val="00171C16"/>
    <w:rsid w:val="001763E2"/>
    <w:rsid w:val="001777C2"/>
    <w:rsid w:val="0018026B"/>
    <w:rsid w:val="001807A8"/>
    <w:rsid w:val="00181E7C"/>
    <w:rsid w:val="0019580C"/>
    <w:rsid w:val="001A2919"/>
    <w:rsid w:val="001A6750"/>
    <w:rsid w:val="001A7175"/>
    <w:rsid w:val="001A7D21"/>
    <w:rsid w:val="001B0BF8"/>
    <w:rsid w:val="001B436D"/>
    <w:rsid w:val="001B7FCE"/>
    <w:rsid w:val="001C0E0A"/>
    <w:rsid w:val="001C199B"/>
    <w:rsid w:val="001C3B63"/>
    <w:rsid w:val="001C5F46"/>
    <w:rsid w:val="001C6376"/>
    <w:rsid w:val="001D08E7"/>
    <w:rsid w:val="001D0BFC"/>
    <w:rsid w:val="001D1F4F"/>
    <w:rsid w:val="001E1D5E"/>
    <w:rsid w:val="001E4E6E"/>
    <w:rsid w:val="001E5601"/>
    <w:rsid w:val="001E5C94"/>
    <w:rsid w:val="001E7513"/>
    <w:rsid w:val="001F4462"/>
    <w:rsid w:val="00205D4F"/>
    <w:rsid w:val="00213D84"/>
    <w:rsid w:val="00222763"/>
    <w:rsid w:val="00223D05"/>
    <w:rsid w:val="002256CE"/>
    <w:rsid w:val="00232B8E"/>
    <w:rsid w:val="00237655"/>
    <w:rsid w:val="0024610B"/>
    <w:rsid w:val="0025435A"/>
    <w:rsid w:val="0026050D"/>
    <w:rsid w:val="0026064B"/>
    <w:rsid w:val="00274A89"/>
    <w:rsid w:val="00282560"/>
    <w:rsid w:val="00283B53"/>
    <w:rsid w:val="0028652A"/>
    <w:rsid w:val="0029448A"/>
    <w:rsid w:val="002B0416"/>
    <w:rsid w:val="002B1282"/>
    <w:rsid w:val="002B50BC"/>
    <w:rsid w:val="002C55EA"/>
    <w:rsid w:val="002D1821"/>
    <w:rsid w:val="002D310B"/>
    <w:rsid w:val="002E0A8F"/>
    <w:rsid w:val="002E43B6"/>
    <w:rsid w:val="002F2404"/>
    <w:rsid w:val="002F2E3A"/>
    <w:rsid w:val="002F65AD"/>
    <w:rsid w:val="002F7CBE"/>
    <w:rsid w:val="00305708"/>
    <w:rsid w:val="00305940"/>
    <w:rsid w:val="00306EF0"/>
    <w:rsid w:val="00307E8F"/>
    <w:rsid w:val="00312A87"/>
    <w:rsid w:val="00313B18"/>
    <w:rsid w:val="003145FB"/>
    <w:rsid w:val="00315D60"/>
    <w:rsid w:val="003349AE"/>
    <w:rsid w:val="0034300E"/>
    <w:rsid w:val="00345115"/>
    <w:rsid w:val="00346B4B"/>
    <w:rsid w:val="00351905"/>
    <w:rsid w:val="00352737"/>
    <w:rsid w:val="00353498"/>
    <w:rsid w:val="0035407F"/>
    <w:rsid w:val="003739C3"/>
    <w:rsid w:val="00384D1B"/>
    <w:rsid w:val="00385AC3"/>
    <w:rsid w:val="003911D3"/>
    <w:rsid w:val="003A5549"/>
    <w:rsid w:val="003A7326"/>
    <w:rsid w:val="003B2D79"/>
    <w:rsid w:val="003B5B6C"/>
    <w:rsid w:val="003B7969"/>
    <w:rsid w:val="003D1472"/>
    <w:rsid w:val="003D6892"/>
    <w:rsid w:val="003D69A8"/>
    <w:rsid w:val="003F3807"/>
    <w:rsid w:val="004050D3"/>
    <w:rsid w:val="00411B24"/>
    <w:rsid w:val="00414F20"/>
    <w:rsid w:val="00415DC8"/>
    <w:rsid w:val="00416454"/>
    <w:rsid w:val="00422D5E"/>
    <w:rsid w:val="004235C6"/>
    <w:rsid w:val="00426D39"/>
    <w:rsid w:val="00432C7A"/>
    <w:rsid w:val="004337C3"/>
    <w:rsid w:val="00441B9B"/>
    <w:rsid w:val="00464363"/>
    <w:rsid w:val="004840A6"/>
    <w:rsid w:val="0048762E"/>
    <w:rsid w:val="004977CB"/>
    <w:rsid w:val="004B0647"/>
    <w:rsid w:val="004B6FFE"/>
    <w:rsid w:val="004C071C"/>
    <w:rsid w:val="004C2735"/>
    <w:rsid w:val="004C414C"/>
    <w:rsid w:val="004D0134"/>
    <w:rsid w:val="004D3341"/>
    <w:rsid w:val="004D65B2"/>
    <w:rsid w:val="004E0404"/>
    <w:rsid w:val="004E544C"/>
    <w:rsid w:val="004F6336"/>
    <w:rsid w:val="004F6580"/>
    <w:rsid w:val="00504819"/>
    <w:rsid w:val="0050599E"/>
    <w:rsid w:val="005138CF"/>
    <w:rsid w:val="00517D9C"/>
    <w:rsid w:val="00527567"/>
    <w:rsid w:val="00532FB3"/>
    <w:rsid w:val="00535716"/>
    <w:rsid w:val="00535F4F"/>
    <w:rsid w:val="00536A3E"/>
    <w:rsid w:val="0055187F"/>
    <w:rsid w:val="00552EFF"/>
    <w:rsid w:val="005554A9"/>
    <w:rsid w:val="005554D4"/>
    <w:rsid w:val="005632BB"/>
    <w:rsid w:val="00563A7C"/>
    <w:rsid w:val="00564172"/>
    <w:rsid w:val="00570380"/>
    <w:rsid w:val="00595706"/>
    <w:rsid w:val="005958DA"/>
    <w:rsid w:val="00597552"/>
    <w:rsid w:val="005A03ED"/>
    <w:rsid w:val="005A055D"/>
    <w:rsid w:val="005B4DB7"/>
    <w:rsid w:val="005B79F1"/>
    <w:rsid w:val="005C1EF2"/>
    <w:rsid w:val="005C3683"/>
    <w:rsid w:val="005C38B2"/>
    <w:rsid w:val="005D4AC2"/>
    <w:rsid w:val="005F36ED"/>
    <w:rsid w:val="005F6529"/>
    <w:rsid w:val="00604E81"/>
    <w:rsid w:val="00606CCC"/>
    <w:rsid w:val="00606FFC"/>
    <w:rsid w:val="00613E49"/>
    <w:rsid w:val="00613EF6"/>
    <w:rsid w:val="00631532"/>
    <w:rsid w:val="00633664"/>
    <w:rsid w:val="006404BD"/>
    <w:rsid w:val="006451D0"/>
    <w:rsid w:val="00654279"/>
    <w:rsid w:val="00654417"/>
    <w:rsid w:val="00654F96"/>
    <w:rsid w:val="00661058"/>
    <w:rsid w:val="00666DC7"/>
    <w:rsid w:val="0067085B"/>
    <w:rsid w:val="006752A2"/>
    <w:rsid w:val="00685FB2"/>
    <w:rsid w:val="00696CF1"/>
    <w:rsid w:val="00697A7E"/>
    <w:rsid w:val="006A183D"/>
    <w:rsid w:val="006A27C3"/>
    <w:rsid w:val="006A375C"/>
    <w:rsid w:val="006A3981"/>
    <w:rsid w:val="006A3D18"/>
    <w:rsid w:val="006A52F2"/>
    <w:rsid w:val="006B0FD0"/>
    <w:rsid w:val="006B2AA1"/>
    <w:rsid w:val="006B2DCC"/>
    <w:rsid w:val="006B30D0"/>
    <w:rsid w:val="006B50DB"/>
    <w:rsid w:val="006C1958"/>
    <w:rsid w:val="006C2A40"/>
    <w:rsid w:val="006C722A"/>
    <w:rsid w:val="006D3043"/>
    <w:rsid w:val="006E4583"/>
    <w:rsid w:val="006E4B09"/>
    <w:rsid w:val="006E65F2"/>
    <w:rsid w:val="006F1505"/>
    <w:rsid w:val="006F3F76"/>
    <w:rsid w:val="006F64B3"/>
    <w:rsid w:val="006F7DFD"/>
    <w:rsid w:val="00703202"/>
    <w:rsid w:val="007044F0"/>
    <w:rsid w:val="00704D4E"/>
    <w:rsid w:val="00705299"/>
    <w:rsid w:val="00714384"/>
    <w:rsid w:val="0071542E"/>
    <w:rsid w:val="0072156A"/>
    <w:rsid w:val="0072778E"/>
    <w:rsid w:val="00742965"/>
    <w:rsid w:val="0074570A"/>
    <w:rsid w:val="00762B32"/>
    <w:rsid w:val="00766609"/>
    <w:rsid w:val="00766BC6"/>
    <w:rsid w:val="007708F5"/>
    <w:rsid w:val="007820F3"/>
    <w:rsid w:val="00784F75"/>
    <w:rsid w:val="007874FE"/>
    <w:rsid w:val="00787DF5"/>
    <w:rsid w:val="00790F63"/>
    <w:rsid w:val="00793559"/>
    <w:rsid w:val="007B263F"/>
    <w:rsid w:val="007B5738"/>
    <w:rsid w:val="007C025A"/>
    <w:rsid w:val="007C303C"/>
    <w:rsid w:val="007C57DB"/>
    <w:rsid w:val="007D018A"/>
    <w:rsid w:val="007D1222"/>
    <w:rsid w:val="007D6F16"/>
    <w:rsid w:val="007D7FEE"/>
    <w:rsid w:val="007E1B95"/>
    <w:rsid w:val="007E785F"/>
    <w:rsid w:val="007F1BD9"/>
    <w:rsid w:val="007F380A"/>
    <w:rsid w:val="00801663"/>
    <w:rsid w:val="0080315B"/>
    <w:rsid w:val="00804CDC"/>
    <w:rsid w:val="0080610C"/>
    <w:rsid w:val="0080626B"/>
    <w:rsid w:val="00807549"/>
    <w:rsid w:val="00813520"/>
    <w:rsid w:val="00822B3D"/>
    <w:rsid w:val="0083621D"/>
    <w:rsid w:val="00836236"/>
    <w:rsid w:val="0084208F"/>
    <w:rsid w:val="00850D2F"/>
    <w:rsid w:val="0085315A"/>
    <w:rsid w:val="00853268"/>
    <w:rsid w:val="00862948"/>
    <w:rsid w:val="00871F32"/>
    <w:rsid w:val="008810A0"/>
    <w:rsid w:val="00883CC7"/>
    <w:rsid w:val="00890D72"/>
    <w:rsid w:val="008941DD"/>
    <w:rsid w:val="008B2172"/>
    <w:rsid w:val="008B49B4"/>
    <w:rsid w:val="008C4494"/>
    <w:rsid w:val="008C4738"/>
    <w:rsid w:val="008C6C92"/>
    <w:rsid w:val="008D3FA4"/>
    <w:rsid w:val="008D4A9F"/>
    <w:rsid w:val="008E484C"/>
    <w:rsid w:val="008E63A1"/>
    <w:rsid w:val="008F29AE"/>
    <w:rsid w:val="008F3B4A"/>
    <w:rsid w:val="00905000"/>
    <w:rsid w:val="00911680"/>
    <w:rsid w:val="00912EDF"/>
    <w:rsid w:val="00915224"/>
    <w:rsid w:val="0091797C"/>
    <w:rsid w:val="00926DB6"/>
    <w:rsid w:val="00927101"/>
    <w:rsid w:val="0093186D"/>
    <w:rsid w:val="00931975"/>
    <w:rsid w:val="00932FE8"/>
    <w:rsid w:val="009407FC"/>
    <w:rsid w:val="0094495F"/>
    <w:rsid w:val="00957AB7"/>
    <w:rsid w:val="00960D73"/>
    <w:rsid w:val="00970AE1"/>
    <w:rsid w:val="0097281E"/>
    <w:rsid w:val="00975145"/>
    <w:rsid w:val="0097657D"/>
    <w:rsid w:val="00980CFE"/>
    <w:rsid w:val="00981794"/>
    <w:rsid w:val="00992237"/>
    <w:rsid w:val="0099603A"/>
    <w:rsid w:val="009962AC"/>
    <w:rsid w:val="009A46A5"/>
    <w:rsid w:val="009A590A"/>
    <w:rsid w:val="009B17C8"/>
    <w:rsid w:val="009B4037"/>
    <w:rsid w:val="009B461C"/>
    <w:rsid w:val="009C1221"/>
    <w:rsid w:val="009C1F84"/>
    <w:rsid w:val="009C24B9"/>
    <w:rsid w:val="009C5F93"/>
    <w:rsid w:val="009D1808"/>
    <w:rsid w:val="009D38ED"/>
    <w:rsid w:val="009D4389"/>
    <w:rsid w:val="009E3B5B"/>
    <w:rsid w:val="009F122F"/>
    <w:rsid w:val="00A05528"/>
    <w:rsid w:val="00A26598"/>
    <w:rsid w:val="00A27A22"/>
    <w:rsid w:val="00A3663A"/>
    <w:rsid w:val="00A44302"/>
    <w:rsid w:val="00A45250"/>
    <w:rsid w:val="00A46E0B"/>
    <w:rsid w:val="00A47D46"/>
    <w:rsid w:val="00A52E18"/>
    <w:rsid w:val="00A52EAD"/>
    <w:rsid w:val="00A560AB"/>
    <w:rsid w:val="00A63FA7"/>
    <w:rsid w:val="00A66662"/>
    <w:rsid w:val="00A70AF3"/>
    <w:rsid w:val="00A824E3"/>
    <w:rsid w:val="00A8294C"/>
    <w:rsid w:val="00A8386E"/>
    <w:rsid w:val="00A854EC"/>
    <w:rsid w:val="00A863F8"/>
    <w:rsid w:val="00AB0D44"/>
    <w:rsid w:val="00AB0FF1"/>
    <w:rsid w:val="00AB3996"/>
    <w:rsid w:val="00AB7428"/>
    <w:rsid w:val="00AC27DA"/>
    <w:rsid w:val="00AC397D"/>
    <w:rsid w:val="00AD233D"/>
    <w:rsid w:val="00AD31AA"/>
    <w:rsid w:val="00AD72C8"/>
    <w:rsid w:val="00AE2333"/>
    <w:rsid w:val="00AE6143"/>
    <w:rsid w:val="00AE6BA0"/>
    <w:rsid w:val="00AF6A0A"/>
    <w:rsid w:val="00AF7706"/>
    <w:rsid w:val="00AF7AF7"/>
    <w:rsid w:val="00B02BA7"/>
    <w:rsid w:val="00B2128E"/>
    <w:rsid w:val="00B22240"/>
    <w:rsid w:val="00B3112A"/>
    <w:rsid w:val="00B31F2D"/>
    <w:rsid w:val="00B31F74"/>
    <w:rsid w:val="00B52D87"/>
    <w:rsid w:val="00B6193E"/>
    <w:rsid w:val="00B736CD"/>
    <w:rsid w:val="00B81DDC"/>
    <w:rsid w:val="00B81E43"/>
    <w:rsid w:val="00B84D3E"/>
    <w:rsid w:val="00B9162E"/>
    <w:rsid w:val="00B9397F"/>
    <w:rsid w:val="00BA3995"/>
    <w:rsid w:val="00BB3625"/>
    <w:rsid w:val="00BB622D"/>
    <w:rsid w:val="00BB74DC"/>
    <w:rsid w:val="00BC1A86"/>
    <w:rsid w:val="00BC5296"/>
    <w:rsid w:val="00BD046F"/>
    <w:rsid w:val="00BD0C61"/>
    <w:rsid w:val="00BD0D37"/>
    <w:rsid w:val="00BD4334"/>
    <w:rsid w:val="00BD5544"/>
    <w:rsid w:val="00BD5C3F"/>
    <w:rsid w:val="00BE672D"/>
    <w:rsid w:val="00BF59E4"/>
    <w:rsid w:val="00BF6CA8"/>
    <w:rsid w:val="00BF756E"/>
    <w:rsid w:val="00BF783B"/>
    <w:rsid w:val="00C04A88"/>
    <w:rsid w:val="00C16417"/>
    <w:rsid w:val="00C17927"/>
    <w:rsid w:val="00C2152B"/>
    <w:rsid w:val="00C21D20"/>
    <w:rsid w:val="00C24490"/>
    <w:rsid w:val="00C34780"/>
    <w:rsid w:val="00C34D7C"/>
    <w:rsid w:val="00C355AA"/>
    <w:rsid w:val="00C36994"/>
    <w:rsid w:val="00C41DCA"/>
    <w:rsid w:val="00C47848"/>
    <w:rsid w:val="00C518AD"/>
    <w:rsid w:val="00C528A5"/>
    <w:rsid w:val="00C5548D"/>
    <w:rsid w:val="00C75995"/>
    <w:rsid w:val="00C80F13"/>
    <w:rsid w:val="00C81DA1"/>
    <w:rsid w:val="00C81E81"/>
    <w:rsid w:val="00C90B36"/>
    <w:rsid w:val="00CA012A"/>
    <w:rsid w:val="00CB144B"/>
    <w:rsid w:val="00CB1C37"/>
    <w:rsid w:val="00CB320B"/>
    <w:rsid w:val="00CC0F26"/>
    <w:rsid w:val="00CD24CF"/>
    <w:rsid w:val="00CD6206"/>
    <w:rsid w:val="00CE2EA1"/>
    <w:rsid w:val="00CE3551"/>
    <w:rsid w:val="00CE462D"/>
    <w:rsid w:val="00CE5840"/>
    <w:rsid w:val="00CF2B59"/>
    <w:rsid w:val="00CF3D02"/>
    <w:rsid w:val="00CF40DC"/>
    <w:rsid w:val="00CF4B2A"/>
    <w:rsid w:val="00CF661F"/>
    <w:rsid w:val="00D00660"/>
    <w:rsid w:val="00D02EC3"/>
    <w:rsid w:val="00D06185"/>
    <w:rsid w:val="00D2671D"/>
    <w:rsid w:val="00D342F5"/>
    <w:rsid w:val="00D35F91"/>
    <w:rsid w:val="00D361D7"/>
    <w:rsid w:val="00D456B5"/>
    <w:rsid w:val="00D4578F"/>
    <w:rsid w:val="00D50791"/>
    <w:rsid w:val="00D54C51"/>
    <w:rsid w:val="00D64FB1"/>
    <w:rsid w:val="00D6534B"/>
    <w:rsid w:val="00D657B8"/>
    <w:rsid w:val="00D71AF7"/>
    <w:rsid w:val="00D770C4"/>
    <w:rsid w:val="00D77735"/>
    <w:rsid w:val="00D80924"/>
    <w:rsid w:val="00D82C86"/>
    <w:rsid w:val="00D84EC0"/>
    <w:rsid w:val="00D90EC8"/>
    <w:rsid w:val="00D9256B"/>
    <w:rsid w:val="00D9477D"/>
    <w:rsid w:val="00DA08FC"/>
    <w:rsid w:val="00DA2D73"/>
    <w:rsid w:val="00DA7732"/>
    <w:rsid w:val="00DB7E9A"/>
    <w:rsid w:val="00DC2284"/>
    <w:rsid w:val="00DC6877"/>
    <w:rsid w:val="00DC6F67"/>
    <w:rsid w:val="00DD3B26"/>
    <w:rsid w:val="00DD4AC6"/>
    <w:rsid w:val="00DD7034"/>
    <w:rsid w:val="00DE0597"/>
    <w:rsid w:val="00DE3CA5"/>
    <w:rsid w:val="00DE6A38"/>
    <w:rsid w:val="00DF2062"/>
    <w:rsid w:val="00DF42EE"/>
    <w:rsid w:val="00DF5BDD"/>
    <w:rsid w:val="00E012DB"/>
    <w:rsid w:val="00E01DDD"/>
    <w:rsid w:val="00E0200F"/>
    <w:rsid w:val="00E027C4"/>
    <w:rsid w:val="00E0605F"/>
    <w:rsid w:val="00E13A7E"/>
    <w:rsid w:val="00E167E4"/>
    <w:rsid w:val="00E2015A"/>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651A"/>
    <w:rsid w:val="00EB7A3A"/>
    <w:rsid w:val="00EC5249"/>
    <w:rsid w:val="00ED2D65"/>
    <w:rsid w:val="00EE0269"/>
    <w:rsid w:val="00EE2816"/>
    <w:rsid w:val="00EE3BF0"/>
    <w:rsid w:val="00EF0192"/>
    <w:rsid w:val="00EF1A0F"/>
    <w:rsid w:val="00EF5B3D"/>
    <w:rsid w:val="00F00515"/>
    <w:rsid w:val="00F06813"/>
    <w:rsid w:val="00F14913"/>
    <w:rsid w:val="00F24769"/>
    <w:rsid w:val="00F2592E"/>
    <w:rsid w:val="00F324E1"/>
    <w:rsid w:val="00F359C6"/>
    <w:rsid w:val="00F4265C"/>
    <w:rsid w:val="00F43673"/>
    <w:rsid w:val="00F5076C"/>
    <w:rsid w:val="00F51A0B"/>
    <w:rsid w:val="00F605AF"/>
    <w:rsid w:val="00F636A8"/>
    <w:rsid w:val="00F671B8"/>
    <w:rsid w:val="00F705D6"/>
    <w:rsid w:val="00F73C51"/>
    <w:rsid w:val="00F73D0A"/>
    <w:rsid w:val="00F73EF0"/>
    <w:rsid w:val="00F77003"/>
    <w:rsid w:val="00F81369"/>
    <w:rsid w:val="00F81862"/>
    <w:rsid w:val="00F87F9B"/>
    <w:rsid w:val="00FB2A6F"/>
    <w:rsid w:val="00FC0423"/>
    <w:rsid w:val="00FC7385"/>
    <w:rsid w:val="00FD0E33"/>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chartTrackingRefBased/>
  <w15:docId w15:val="{83EA4FC0-0E24-40AD-B926-0F2A7C7455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777"/>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ilvl w:val="1"/>
      </w:numPr>
      <w:jc w:val="both"/>
      <w:outlineLvl w:val="1"/>
    </w:pPr>
  </w:style>
  <w:style w:type="paragraph" w:styleId="Heading3">
    <w:name w:val="heading 3"/>
    <w:basedOn w:val="Heading2"/>
    <w:next w:val="Normal"/>
    <w:link w:val="Heading3Char"/>
    <w:uiPriority w:val="9"/>
    <w:unhideWhenUsed/>
    <w:qFormat/>
    <w:rsid w:val="009E3B5B"/>
    <w:pPr>
      <w:numPr>
        <w:ilvl w:val="2"/>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styleId="UnresolvedMention">
    <w:name w:val="Unresolved Mention"/>
    <w:basedOn w:val="DefaultParagraphFont"/>
    <w:uiPriority w:val="99"/>
    <w:semiHidden/>
    <w:unhideWhenUsed/>
    <w:rsid w:val="00DD70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www.apachefriends.org"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6D95DEC-8E57-43EF-84DD-677E3FE757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7</TotalTime>
  <Pages>32</Pages>
  <Words>5510</Words>
  <Characters>31411</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49</cp:revision>
  <cp:lastPrinted>2020-11-12T19:25:00Z</cp:lastPrinted>
  <dcterms:created xsi:type="dcterms:W3CDTF">2021-09-02T01:15:00Z</dcterms:created>
  <dcterms:modified xsi:type="dcterms:W3CDTF">2021-09-12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